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1DC5B9B4" w:rsidR="00431D22" w:rsidRDefault="007B75AA" w:rsidP="00FD54B6">
      <w:pPr>
        <w:spacing w:line="240" w:lineRule="auto"/>
        <w:jc w:val="both"/>
      </w:pPr>
      <w:r w:rsidRPr="001939DD">
        <w:t xml:space="preserve">Clearly articulate to the reader an overview of the </w:t>
      </w:r>
      <w:r w:rsidR="000C1955" w:rsidRPr="001939DD">
        <w:t>insight’s</w:t>
      </w:r>
      <w:r w:rsidRPr="001939DD">
        <w:t xml:space="preserve"> reports. </w:t>
      </w:r>
    </w:p>
    <w:p w14:paraId="4E0644E3" w14:textId="77777777" w:rsidR="00431D22" w:rsidRDefault="00431D22" w:rsidP="00FD54B6">
      <w:pPr>
        <w:spacing w:line="240" w:lineRule="auto"/>
        <w:jc w:val="both"/>
      </w:pPr>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2D0AE3C9"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2B330F">
        <w:rPr>
          <w:rFonts w:cs="Times New Roman"/>
        </w:rPr>
        <w:t xml:space="preserve">dumb people </w:t>
      </w:r>
      <w:r w:rsidR="002F2CFA">
        <w:rPr>
          <w:rFonts w:cs="Times New Roman"/>
        </w:rPr>
        <w:t>manipulating</w:t>
      </w:r>
      <w:r w:rsidR="002B330F">
        <w:rPr>
          <w:rFonts w:cs="Times New Roman"/>
        </w:rPr>
        <w:t xml:space="preserve"> us </w:t>
      </w:r>
      <w:r w:rsidR="00BC5477">
        <w:rPr>
          <w:rFonts w:cs="Times New Roman"/>
        </w:rPr>
        <w:t xml:space="preserve">through stupid entities such as </w:t>
      </w:r>
      <w:r w:rsidR="002D51B0">
        <w:rPr>
          <w:rFonts w:cs="Times New Roman"/>
        </w:rPr>
        <w:t xml:space="preserve">“the </w:t>
      </w:r>
      <w:r w:rsidR="00565856">
        <w:rPr>
          <w:rFonts w:cs="Times New Roman"/>
        </w:rPr>
        <w:t>self-help</w:t>
      </w:r>
      <w:r w:rsidR="00E62E77">
        <w:rPr>
          <w:rFonts w:cs="Times New Roman"/>
        </w:rPr>
        <w:t xml:space="preserve"> phenomenon” </w:t>
      </w:r>
      <w:r w:rsidR="002508C1">
        <w:rPr>
          <w:rFonts w:cs="Times New Roman"/>
        </w:rPr>
        <w:t xml:space="preserve">that’s </w:t>
      </w:r>
      <w:r w:rsidR="00E62E77">
        <w:rPr>
          <w:rFonts w:cs="Times New Roman"/>
        </w:rPr>
        <w:t>published via</w:t>
      </w:r>
      <w:r w:rsidR="00565856">
        <w:rPr>
          <w:rFonts w:cs="Times New Roman"/>
        </w:rPr>
        <w:t xml:space="preserve"> books, videos and phone apps</w:t>
      </w:r>
      <w:r w:rsidR="00DD2AB2">
        <w:rPr>
          <w:rFonts w:cs="Times New Roman"/>
        </w:rPr>
        <w:t xml:space="preserve">, which </w:t>
      </w:r>
      <w:r w:rsidR="00AA334D">
        <w:rPr>
          <w:rFonts w:cs="Times New Roman"/>
        </w:rPr>
        <w:t>promises us</w:t>
      </w:r>
      <w:r w:rsidR="00DD2AB2">
        <w:rPr>
          <w:rFonts w:cs="Times New Roman"/>
        </w:rPr>
        <w:t xml:space="preserve"> </w:t>
      </w:r>
      <w:r w:rsidR="000126EC">
        <w:rPr>
          <w:rFonts w:cs="Times New Roman"/>
        </w:rPr>
        <w:t xml:space="preserve">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02B4C46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72304">
        <w:rPr>
          <w:rFonts w:cs="Times New Roman"/>
          <w:i/>
        </w:rPr>
        <w:t xml:space="preserve">the anticipated sentiment movement of user and capitalise on it by ways of </w:t>
      </w:r>
      <w:r w:rsidR="00872104">
        <w:rPr>
          <w:rFonts w:cs="Times New Roman"/>
          <w:i/>
        </w:rPr>
        <w:t>well-placed</w:t>
      </w:r>
      <w:r w:rsidR="00BC20AF">
        <w:rPr>
          <w:rFonts w:cs="Times New Roman"/>
          <w:i/>
        </w:rPr>
        <w:t xml:space="preserve"> advertisements. </w:t>
      </w:r>
      <w:r w:rsidR="00015C6D">
        <w:rPr>
          <w:rFonts w:cs="Times New Roman"/>
          <w:i/>
        </w:rPr>
        <w:t xml:space="preserve"> </w:t>
      </w:r>
      <w:r w:rsidR="001D35EA">
        <w:rPr>
          <w:rFonts w:cs="Times New Roman"/>
          <w:i/>
        </w:rPr>
        <w:t xml:space="preserve"> </w:t>
      </w:r>
    </w:p>
    <w:p w14:paraId="11D210FA" w14:textId="5C7110B1" w:rsidR="00BE4321" w:rsidRDefault="00B600B5" w:rsidP="00FD54B6">
      <w:pPr>
        <w:spacing w:line="240" w:lineRule="auto"/>
        <w:ind w:left="0" w:firstLine="0"/>
        <w:jc w:val="both"/>
        <w:rPr>
          <w:rFonts w:cs="Times New Roman"/>
        </w:rPr>
      </w:pPr>
      <w:r>
        <w:rPr>
          <w:rFonts w:cs="Times New Roman"/>
        </w:rPr>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 xml:space="preserve">In order to address the question, “What is the effect of headlines on user comments?”,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articles that were rea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user</w:t>
      </w:r>
      <w:r w:rsidR="009868E0">
        <w:rPr>
          <w:rFonts w:cs="Times New Roman"/>
        </w:rPr>
        <w:t>,</w:t>
      </w:r>
      <w:r w:rsidR="00B523FD">
        <w:rPr>
          <w:rFonts w:cs="Times New Roman"/>
        </w:rPr>
        <w:t xml:space="preserve"> subscriber or reader. In order to find a </w:t>
      </w:r>
      <w:r w:rsidR="00094526">
        <w:rPr>
          <w:rFonts w:cs="Times New Roman"/>
        </w:rPr>
        <w:lastRenderedPageBreak/>
        <w:t xml:space="preserve">diverse </w:t>
      </w:r>
      <w:r w:rsidR="00695136">
        <w:rPr>
          <w:rFonts w:cs="Times New Roman"/>
        </w:rPr>
        <w:t>enough entiry</w:t>
      </w:r>
      <w:r w:rsidR="00094526">
        <w:rPr>
          <w:rFonts w:cs="Times New Roman"/>
        </w:rPr>
        <w:t xml:space="preserv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9" w:history="1">
        <w:r w:rsidR="00F76921" w:rsidRPr="006F32D4">
          <w:rPr>
            <w:rStyle w:val="Hyperlink"/>
            <w:rFonts w:cs="Times New Roman"/>
          </w:rPr>
          <w:t>Hacker News</w:t>
        </w:r>
      </w:hyperlink>
      <w:r w:rsidR="00F76921">
        <w:rPr>
          <w:rFonts w:cs="Times New Roman"/>
        </w:rPr>
        <w:t xml:space="preserve">. </w:t>
      </w:r>
    </w:p>
    <w:p w14:paraId="015C35CD" w14:textId="08CFF998" w:rsidR="00F63E50" w:rsidRDefault="00540DE9" w:rsidP="00FD54B6">
      <w:pPr>
        <w:spacing w:line="240" w:lineRule="auto"/>
        <w:ind w:left="0" w:firstLine="0"/>
        <w:jc w:val="both"/>
        <w:rPr>
          <w:rFonts w:cs="Times New Roman"/>
        </w:rPr>
      </w:pPr>
      <w:r>
        <w:rPr>
          <w:rFonts w:cs="Times New Roman"/>
        </w:rPr>
        <w:t>Through the application of</w:t>
      </w:r>
      <w:r w:rsidR="00CC423A">
        <w:rPr>
          <w:rFonts w:cs="Times New Roman"/>
        </w:rPr>
        <w:t xml:space="preserve"> </w:t>
      </w:r>
      <w:r w:rsidR="00934015">
        <w:rPr>
          <w:rFonts w:cs="Times New Roman"/>
        </w:rPr>
        <w:t xml:space="preserve">web scraping, </w:t>
      </w:r>
      <w:r w:rsidR="00E56835">
        <w:rPr>
          <w:rFonts w:cs="Times New Roman"/>
        </w:rPr>
        <w:t>data manipulation and NLP techniques, t</w:t>
      </w:r>
      <w:r w:rsidR="00F63E50">
        <w:rPr>
          <w:rFonts w:cs="Times New Roman"/>
        </w:rPr>
        <w:t xml:space="preserve">his investigation ultimately wants to measure the </w:t>
      </w:r>
      <w:r w:rsidR="00CE4B19">
        <w:rPr>
          <w:rFonts w:cs="Times New Roman"/>
        </w:rPr>
        <w:t>sentiment in the published headlines and see if there is a correlation with the sentiment in the posted comments associated to th</w:t>
      </w:r>
      <w:r w:rsidR="00927A01">
        <w:rPr>
          <w:rFonts w:cs="Times New Roman"/>
        </w:rPr>
        <w:t xml:space="preserve">e headlines. </w:t>
      </w:r>
      <w:r w:rsidR="00680CFC">
        <w:rPr>
          <w:rFonts w:cs="Times New Roman"/>
        </w:rPr>
        <w:t xml:space="preserve">The idea is to come up with a framework whereby this </w:t>
      </w:r>
      <w:r w:rsidR="004608C7">
        <w:rPr>
          <w:rFonts w:cs="Times New Roman"/>
        </w:rPr>
        <w:t xml:space="preserve">headline-comments-sentiment </w:t>
      </w:r>
      <w:r w:rsidR="000F6801">
        <w:rPr>
          <w:rFonts w:cs="Times New Roman"/>
        </w:rPr>
        <w:t>effect can be measured</w:t>
      </w:r>
      <w:r w:rsidR="000B3247">
        <w:rPr>
          <w:rFonts w:cs="Times New Roman"/>
        </w:rPr>
        <w:t xml:space="preserve"> and analysed in real-tim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2FE2CEC6"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0">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1"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startup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77777777"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assigned points. However, it is important to mention that the posts are scored and not the comments, although the number of comments on a post contributes towards the score of the post. 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 that the post refers to. In other words, it is the written word as published by the media. Therefore, any corpus derived from the scraped titles are content generated by the media. Herein lies an interesting phenomenon as we </w:t>
      </w:r>
      <w:r>
        <w:rPr>
          <w:rFonts w:cs="Times New Roman"/>
          <w:szCs w:val="24"/>
        </w:rPr>
        <w:t>now</w:t>
      </w:r>
      <w:r w:rsidRPr="001417C9">
        <w:rPr>
          <w:rFonts w:cs="Times New Roman"/>
          <w:szCs w:val="24"/>
        </w:rPr>
        <w:t xml:space="preserve"> can look into the narrative that the media shapes around all things contemporary. </w:t>
      </w:r>
    </w:p>
    <w:p w14:paraId="503232D1" w14:textId="6568D2D3"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s users to react in certain ways to posted links on the forum can be utilised as an effective insight into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77777777" w:rsidR="00FD54B6" w:rsidRPr="00453E06" w:rsidRDefault="00FD54B6" w:rsidP="00453E06">
      <w:pPr>
        <w:pStyle w:val="Heading2"/>
      </w:pPr>
      <w:r w:rsidRPr="00453E06">
        <w:t>Content Layout</w:t>
      </w:r>
    </w:p>
    <w:p w14:paraId="090D3C89" w14:textId="25EA11C3"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2"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4EF19288" w:rsidR="00FD54B6" w:rsidRPr="001417C9" w:rsidRDefault="007B1293" w:rsidP="00FD54B6">
      <w:pPr>
        <w:spacing w:line="240" w:lineRule="auto"/>
        <w:jc w:val="both"/>
        <w:rPr>
          <w:rFonts w:cs="Times New Roman"/>
          <w:szCs w:val="24"/>
        </w:rPr>
      </w:pPr>
      <w:r>
        <w:rPr>
          <w:rFonts w:cs="Times New Roman"/>
          <w:i/>
          <w:iCs/>
          <w:szCs w:val="24"/>
        </w:rPr>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 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s worth of deadlines.</w:t>
      </w:r>
      <w:r w:rsidR="00FD54B6" w:rsidRPr="001417C9">
        <w:rPr>
          <w:rFonts w:cs="Times New Roman"/>
          <w:szCs w:val="24"/>
        </w:rPr>
        <w:t xml:space="preserve"> Each day’s front page contains the top 30 scored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35913CE0" w14:textId="77777777" w:rsidR="008F50D1" w:rsidRDefault="002371C1" w:rsidP="00CD622A">
      <w:pPr>
        <w:spacing w:line="240" w:lineRule="auto"/>
        <w:jc w:val="both"/>
      </w:pPr>
      <w:r>
        <w:t>Assessment 3</w:t>
      </w:r>
      <w:r w:rsidR="00913588">
        <w:t xml:space="preserve">, which can be </w:t>
      </w:r>
      <w:r w:rsidR="009C3614">
        <w:t>viewed at the following link:</w:t>
      </w:r>
    </w:p>
    <w:p w14:paraId="6B72C74A" w14:textId="4A482E99" w:rsidR="008F50D1" w:rsidRDefault="00D9300C" w:rsidP="00CD622A">
      <w:pPr>
        <w:spacing w:line="240" w:lineRule="auto"/>
        <w:jc w:val="both"/>
      </w:pPr>
      <w:hyperlink r:id="rId13" w:history="1">
        <w:r w:rsidR="008D7469">
          <w:rPr>
            <w:rStyle w:val="Hyperlink"/>
          </w:rPr>
          <w:t>https://github.com/hendrikdreyer/MA5851-Data-Science-Master-Class-I/blob/master/docs/pre_analysis/Hendrik_Dreyer_MA5851_Assessment_3.pdf</w:t>
        </w:r>
      </w:hyperlink>
      <w:r w:rsidR="001C6305">
        <w:t xml:space="preserve"> ,</w:t>
      </w:r>
    </w:p>
    <w:p w14:paraId="4CCC6E17" w14:textId="3D4062DA" w:rsidR="00CD622A" w:rsidRDefault="001B4136" w:rsidP="00CD622A">
      <w:pPr>
        <w:spacing w:line="240" w:lineRule="auto"/>
        <w:jc w:val="both"/>
      </w:pPr>
      <w:r>
        <w:lastRenderedPageBreak/>
        <w:t xml:space="preserve">further discusses </w:t>
      </w:r>
      <w:r w:rsidR="00CD622A">
        <w:t xml:space="preserve">and reports on </w:t>
      </w:r>
      <w:r>
        <w:t>the webpage layout of Hacker News</w:t>
      </w:r>
      <w:r w:rsidR="00CD622A">
        <w:t>.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w:t>
      </w:r>
      <w:r w:rsidR="00376D8A">
        <w:t xml:space="preserve"> and could be left </w:t>
      </w:r>
      <w:r w:rsidR="008F4F5C">
        <w:t xml:space="preserve">for implementation in </w:t>
      </w:r>
      <w:r w:rsidR="005209C1">
        <w:t>a more advanced solution</w:t>
      </w:r>
      <w:r w:rsidR="00CD622A">
        <w:t xml:space="preserve">. </w:t>
      </w:r>
      <w:r w:rsidR="00E41016">
        <w:t>Instead</w:t>
      </w:r>
      <w:r w:rsidR="00CD622A">
        <w:t xml:space="preserve">, the author opted to obtain the user comments via Google BigQuery. </w:t>
      </w:r>
    </w:p>
    <w:p w14:paraId="6FF1FD17" w14:textId="19A6CC8D" w:rsidR="00CD622A" w:rsidRDefault="00CD622A" w:rsidP="00CD622A">
      <w:pPr>
        <w:spacing w:line="240" w:lineRule="auto"/>
        <w:jc w:val="both"/>
        <w:rPr>
          <w:rFonts w:cs="Times New Roman"/>
          <w:szCs w:val="24"/>
        </w:rPr>
      </w:pPr>
      <w:r w:rsidRPr="001417C9">
        <w:rPr>
          <w:rFonts w:cs="Times New Roman"/>
          <w:szCs w:val="24"/>
        </w:rPr>
        <w:t xml:space="preserve">Hacker News decided in March 2016 to publish all stories and comments from Hacker News to the public data section of Google’s BigQuery. </w:t>
      </w:r>
      <w:r>
        <w:rPr>
          <w:rFonts w:cs="Times New Roman"/>
          <w:szCs w:val="24"/>
        </w:rPr>
        <w:t xml:space="preserve">One might argue that both the stories and comments can be obtained via Google’s BigQuery and that the scraping was unnecessary. That is </w:t>
      </w:r>
      <w:r w:rsidR="00ED7D09">
        <w:rPr>
          <w:rFonts w:cs="Times New Roman"/>
          <w:szCs w:val="24"/>
        </w:rPr>
        <w:t>beside</w:t>
      </w:r>
      <w:r>
        <w:rPr>
          <w:rFonts w:cs="Times New Roman"/>
          <w:szCs w:val="24"/>
        </w:rPr>
        <w:t xml:space="preserve"> the point! The point is that there is more than one way to obtain data. An alternative would be to obtain the data via an exposed API, if Hacker News decided to expose one for data consumption.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056AC4" w:rsidRPr="00DB0F48">
        <w:rPr>
          <w:szCs w:val="24"/>
        </w:rPr>
        <w:t xml:space="preserve">Figure </w:t>
      </w:r>
      <w:r w:rsidR="00056AC4">
        <w:rPr>
          <w:noProof/>
          <w:szCs w:val="24"/>
        </w:rPr>
        <w:t>1</w:t>
      </w:r>
      <w:r w:rsidR="000F6701">
        <w:rPr>
          <w:rFonts w:cs="Times New Roman"/>
          <w:szCs w:val="24"/>
        </w:rPr>
        <w:fldChar w:fldCharType="end"/>
      </w:r>
      <w:r w:rsidR="000F6701">
        <w:rPr>
          <w:rFonts w:cs="Times New Roman"/>
          <w:szCs w:val="24"/>
        </w:rPr>
        <w:t xml:space="preserve"> below depicts the SQL statement as developed</w:t>
      </w:r>
      <w:r w:rsidR="00496EDC">
        <w:rPr>
          <w:rFonts w:cs="Times New Roman"/>
          <w:szCs w:val="24"/>
        </w:rPr>
        <w:t xml:space="preserve"> by the author</w:t>
      </w:r>
      <w:r w:rsidR="000F6701">
        <w:rPr>
          <w:rFonts w:cs="Times New Roman"/>
          <w:szCs w:val="24"/>
        </w:rPr>
        <w:t xml:space="preserve"> in Google Big</w:t>
      </w:r>
      <w:r w:rsidR="00E2091D">
        <w:rPr>
          <w:rFonts w:cs="Times New Roman"/>
          <w:szCs w:val="24"/>
        </w:rPr>
        <w:t xml:space="preserve">Query,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6B683E55" w14:textId="5A1F6607" w:rsidR="00DB0F48" w:rsidRDefault="00DB0F48" w:rsidP="00DB0F48">
      <w:pPr>
        <w:spacing w:line="240" w:lineRule="auto"/>
        <w:jc w:val="center"/>
        <w:rPr>
          <w:rFonts w:cs="Times New Roman"/>
          <w:szCs w:val="24"/>
        </w:rPr>
      </w:pPr>
      <w:r>
        <w:rPr>
          <w:rFonts w:cs="Times New Roman"/>
          <w:noProof/>
          <w:szCs w:val="24"/>
        </w:rPr>
        <w:drawing>
          <wp:inline distT="0" distB="0" distL="0" distR="0" wp14:anchorId="4EA24C73" wp14:editId="2614C7B4">
            <wp:extent cx="5734685" cy="3973195"/>
            <wp:effectExtent l="19050" t="19050" r="18415" b="273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cap-BigQ-Comments-Aug-2019.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4685" cy="3973195"/>
                    </a:xfrm>
                    <a:prstGeom prst="rect">
                      <a:avLst/>
                    </a:prstGeom>
                    <a:ln>
                      <a:solidFill>
                        <a:schemeClr val="accent1"/>
                      </a:solidFill>
                    </a:ln>
                  </pic:spPr>
                </pic:pic>
              </a:graphicData>
            </a:graphic>
          </wp:inline>
        </w:drawing>
      </w:r>
    </w:p>
    <w:p w14:paraId="019A053F" w14:textId="77777777" w:rsidR="00DB0F48" w:rsidRDefault="00DB0F48" w:rsidP="00DB0F48">
      <w:pPr>
        <w:spacing w:line="240" w:lineRule="auto"/>
        <w:jc w:val="center"/>
        <w:rPr>
          <w:rFonts w:cs="Times New Roman"/>
          <w:szCs w:val="24"/>
        </w:rPr>
      </w:pPr>
    </w:p>
    <w:p w14:paraId="7BE41AE5" w14:textId="34EBB535" w:rsidR="00DB0F48" w:rsidRPr="00DB0F48" w:rsidRDefault="00DB0F48" w:rsidP="00DB0F48">
      <w:pPr>
        <w:pStyle w:val="Caption"/>
        <w:jc w:val="center"/>
        <w:rPr>
          <w:rFonts w:cs="Times New Roman"/>
          <w:sz w:val="24"/>
          <w:szCs w:val="24"/>
        </w:rPr>
      </w:pPr>
      <w:bookmarkStart w:id="0"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056AC4">
        <w:rPr>
          <w:noProof/>
          <w:sz w:val="24"/>
          <w:szCs w:val="24"/>
        </w:rPr>
        <w:t>1</w:t>
      </w:r>
      <w:r w:rsidRPr="00DB0F48">
        <w:rPr>
          <w:sz w:val="24"/>
          <w:szCs w:val="24"/>
        </w:rPr>
        <w:fldChar w:fldCharType="end"/>
      </w:r>
      <w:bookmarkEnd w:id="0"/>
      <w:r w:rsidRPr="00DB0F48">
        <w:rPr>
          <w:sz w:val="24"/>
          <w:szCs w:val="24"/>
        </w:rPr>
        <w:t xml:space="preserve"> - Google BigQuery SQL for all comments in August 2019</w:t>
      </w:r>
    </w:p>
    <w:p w14:paraId="3D1B9C3D" w14:textId="286518FB"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sidR="009C3897">
        <w:rPr>
          <w:rFonts w:cs="Times New Roman"/>
          <w:szCs w:val="24"/>
        </w:rPr>
        <w:instrText xml:space="preserve"> \* MERGEFORMAT </w:instrText>
      </w:r>
      <w:r>
        <w:rPr>
          <w:rFonts w:cs="Times New Roman"/>
          <w:szCs w:val="24"/>
        </w:rPr>
      </w:r>
      <w:r>
        <w:rPr>
          <w:rFonts w:cs="Times New Roman"/>
          <w:szCs w:val="24"/>
        </w:rPr>
        <w:fldChar w:fldCharType="separate"/>
      </w:r>
      <w:r w:rsidR="00056AC4" w:rsidRPr="00DB0F48">
        <w:rPr>
          <w:szCs w:val="24"/>
        </w:rPr>
        <w:t xml:space="preserve">Figure </w:t>
      </w:r>
      <w:r w:rsidR="00056AC4">
        <w:rPr>
          <w:noProof/>
          <w:szCs w:val="24"/>
        </w:rPr>
        <w:t>1</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5847 entries and the following t</w:t>
      </w:r>
      <w:r w:rsidR="001F782C">
        <w:rPr>
          <w:rFonts w:cs="Times New Roman"/>
          <w:szCs w:val="24"/>
        </w:rPr>
        <w:t>wo fields:</w:t>
      </w:r>
    </w:p>
    <w:p w14:paraId="0CEFFEFA" w14:textId="37D326DF" w:rsidR="001F782C" w:rsidRDefault="00E45C1F" w:rsidP="004E5D92">
      <w:pPr>
        <w:pStyle w:val="ListParagraph"/>
        <w:numPr>
          <w:ilvl w:val="0"/>
          <w:numId w:val="1"/>
        </w:numPr>
        <w:spacing w:line="240" w:lineRule="auto"/>
        <w:jc w:val="both"/>
      </w:pPr>
      <w:r>
        <w:t>Comment_date &lt;string&gt;</w:t>
      </w:r>
    </w:p>
    <w:p w14:paraId="5CB0CA2D" w14:textId="660C684E" w:rsidR="00E45C1F" w:rsidRDefault="00E45C1F" w:rsidP="004E5D92">
      <w:pPr>
        <w:pStyle w:val="ListParagraph"/>
        <w:numPr>
          <w:ilvl w:val="0"/>
          <w:numId w:val="1"/>
        </w:numPr>
        <w:spacing w:line="240" w:lineRule="auto"/>
        <w:jc w:val="both"/>
      </w:pPr>
      <w:r>
        <w:t>Comment &lt;string&gt;</w:t>
      </w:r>
    </w:p>
    <w:p w14:paraId="74F0A084" w14:textId="0C5F79AC" w:rsidR="00E45C1F" w:rsidRDefault="00E45C1F" w:rsidP="009C3897">
      <w:pPr>
        <w:spacing w:line="240" w:lineRule="auto"/>
        <w:jc w:val="both"/>
      </w:pPr>
      <w:r>
        <w:t xml:space="preserve">The </w:t>
      </w:r>
      <w:r w:rsidRPr="00E45C1F">
        <w:rPr>
          <w:i/>
          <w:iCs/>
        </w:rPr>
        <w:t>Comment</w:t>
      </w:r>
      <w:r>
        <w:t>_</w:t>
      </w:r>
      <w:r w:rsidRPr="00E45C1F">
        <w:rPr>
          <w:i/>
          <w:iCs/>
        </w:rPr>
        <w:t>date</w:t>
      </w:r>
      <w:r>
        <w:t xml:space="preserve"> field contains the date on which the comment was made, and the </w:t>
      </w:r>
      <w:r w:rsidRPr="00E45C1F">
        <w:rPr>
          <w:i/>
          <w:iCs/>
        </w:rPr>
        <w:t>Comment</w:t>
      </w:r>
      <w:r>
        <w:t xml:space="preserve"> field contains the actual comment.</w:t>
      </w:r>
    </w:p>
    <w:p w14:paraId="267C7D15" w14:textId="10D760AE" w:rsidR="00FD54B6" w:rsidRDefault="00FD54B6" w:rsidP="009C3897">
      <w:pPr>
        <w:spacing w:line="240" w:lineRule="auto"/>
        <w:jc w:val="both"/>
      </w:pPr>
    </w:p>
    <w:p w14:paraId="31A4A2B7" w14:textId="14032677" w:rsidR="00FD54B6" w:rsidRDefault="00FD54B6"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50EB2AE3" w:rsidR="008C737C" w:rsidRDefault="005403DB" w:rsidP="009C3897">
      <w:pPr>
        <w:jc w:val="both"/>
      </w:pPr>
      <w:r>
        <w:t>The pro</w:t>
      </w:r>
      <w:r w:rsidR="00816083">
        <w:t>posed technical solution to answering this question</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33471B5F" w14:textId="353A9A4C" w:rsidR="008570BA" w:rsidRDefault="004A694D" w:rsidP="008570BA">
      <w:pPr>
        <w:jc w:val="center"/>
      </w:pPr>
      <w:r>
        <w:rPr>
          <w:noProof/>
        </w:rPr>
        <w:drawing>
          <wp:inline distT="0" distB="0" distL="0" distR="0" wp14:anchorId="243E15E6" wp14:editId="57D16FD5">
            <wp:extent cx="5734685" cy="29838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Spark Application to HN Data.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4685" cy="2983865"/>
                    </a:xfrm>
                    <a:prstGeom prst="rect">
                      <a:avLst/>
                    </a:prstGeom>
                  </pic:spPr>
                </pic:pic>
              </a:graphicData>
            </a:graphic>
          </wp:inline>
        </w:drawing>
      </w:r>
    </w:p>
    <w:p w14:paraId="25E0F0C9" w14:textId="32CC7F54" w:rsidR="008570BA" w:rsidRDefault="008570BA" w:rsidP="008570BA">
      <w:pPr>
        <w:jc w:val="center"/>
      </w:pPr>
    </w:p>
    <w:p w14:paraId="6A3D766E" w14:textId="3EC98671" w:rsidR="008570BA" w:rsidRPr="008570BA" w:rsidRDefault="008570BA" w:rsidP="008570BA">
      <w:pPr>
        <w:pStyle w:val="Caption"/>
        <w:jc w:val="center"/>
        <w:rPr>
          <w:sz w:val="24"/>
          <w:szCs w:val="24"/>
        </w:rPr>
      </w:pPr>
      <w:bookmarkStart w:id="1"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056AC4">
        <w:rPr>
          <w:noProof/>
          <w:sz w:val="24"/>
          <w:szCs w:val="24"/>
        </w:rPr>
        <w:t>2</w:t>
      </w:r>
      <w:r w:rsidRPr="008570BA">
        <w:rPr>
          <w:sz w:val="24"/>
          <w:szCs w:val="24"/>
        </w:rPr>
        <w:fldChar w:fldCharType="end"/>
      </w:r>
      <w:bookmarkEnd w:id="1"/>
      <w:r w:rsidRPr="008570BA">
        <w:rPr>
          <w:sz w:val="24"/>
          <w:szCs w:val="24"/>
        </w:rPr>
        <w:t xml:space="preserve"> - Basic Implementation of a Spark solution</w:t>
      </w:r>
    </w:p>
    <w:p w14:paraId="00922435" w14:textId="15F654E0" w:rsidR="00B76C70" w:rsidRDefault="00AC05D6" w:rsidP="00614046">
      <w:pPr>
        <w:jc w:val="both"/>
      </w:pPr>
      <w:r>
        <w:fldChar w:fldCharType="begin"/>
      </w:r>
      <w:r>
        <w:instrText xml:space="preserve"> REF _Ref25854747 \h </w:instrText>
      </w:r>
      <w:r w:rsidR="00CC1132">
        <w:instrText xml:space="preserve"> \* MERGEFORMAT </w:instrText>
      </w:r>
      <w:r>
        <w:fldChar w:fldCharType="separate"/>
      </w:r>
      <w:r w:rsidR="00056AC4" w:rsidRPr="008570BA">
        <w:rPr>
          <w:szCs w:val="24"/>
        </w:rPr>
        <w:t xml:space="preserve">Figure </w:t>
      </w:r>
      <w:r w:rsidR="00056AC4">
        <w:rPr>
          <w:noProof/>
          <w:szCs w:val="24"/>
        </w:rPr>
        <w:t>2</w:t>
      </w:r>
      <w:r>
        <w:fldChar w:fldCharType="end"/>
      </w:r>
      <w:r>
        <w:t xml:space="preserve"> above,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 xml:space="preserve">side dashed-box. </w:t>
      </w:r>
      <w:r w:rsidR="00614046">
        <w:t xml:space="preserve">The </w:t>
      </w:r>
      <w:r w:rsidR="00DF35F7">
        <w:t xml:space="preserve">scraped </w:t>
      </w:r>
      <w:r w:rsidR="00614046">
        <w:t>corpus consists of</w:t>
      </w:r>
      <w:r w:rsidR="00DF35F7">
        <w:t xml:space="preserve"> </w:t>
      </w:r>
      <w:r w:rsidR="00F72B81">
        <w:t>930 records</w:t>
      </w:r>
      <w:r w:rsidR="00B76C70">
        <w:t xml:space="preserve"> and each record has the following fields:</w:t>
      </w:r>
    </w:p>
    <w:p w14:paraId="42B87497" w14:textId="77777777" w:rsidR="00076301" w:rsidRDefault="00076301" w:rsidP="004E5D92">
      <w:pPr>
        <w:pStyle w:val="ListParagraph"/>
        <w:numPr>
          <w:ilvl w:val="0"/>
          <w:numId w:val="2"/>
        </w:numPr>
        <w:jc w:val="both"/>
      </w:pPr>
      <w:r>
        <w:t>Index</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r>
        <w:t>Link_title</w:t>
      </w:r>
    </w:p>
    <w:p w14:paraId="5BD69768" w14:textId="77777777" w:rsidR="001F2957" w:rsidRDefault="001F2957" w:rsidP="004E5D92">
      <w:pPr>
        <w:pStyle w:val="ListParagraph"/>
        <w:numPr>
          <w:ilvl w:val="0"/>
          <w:numId w:val="2"/>
        </w:numPr>
        <w:jc w:val="both"/>
      </w:pPr>
      <w:r>
        <w:t>Web_Link</w:t>
      </w:r>
    </w:p>
    <w:p w14:paraId="3CDD337D" w14:textId="2A2917CA" w:rsidR="008C737C" w:rsidRDefault="001F2957" w:rsidP="004E5D92">
      <w:pPr>
        <w:pStyle w:val="ListParagraph"/>
        <w:numPr>
          <w:ilvl w:val="0"/>
          <w:numId w:val="2"/>
        </w:numPr>
        <w:jc w:val="both"/>
      </w:pPr>
      <w:r>
        <w:t>Points</w:t>
      </w:r>
      <w:r w:rsidR="00614046">
        <w:t xml:space="preserve"> </w:t>
      </w:r>
    </w:p>
    <w:p w14:paraId="05826758" w14:textId="68E88A97" w:rsidR="00C46EA6" w:rsidRDefault="00C46EA6" w:rsidP="00C46EA6">
      <w:pPr>
        <w:jc w:val="both"/>
      </w:pPr>
      <w:r>
        <w:t xml:space="preserve">The data in the corpus is sorted </w:t>
      </w:r>
      <w:r w:rsidR="000B4094">
        <w:t xml:space="preserve">in an ascending order according to the points </w:t>
      </w:r>
      <w:r w:rsidR="00191CFD">
        <w:t xml:space="preserve">field. </w:t>
      </w:r>
      <w:r w:rsidR="008E1C40">
        <w:t xml:space="preserve">The </w:t>
      </w:r>
      <w:r w:rsidR="00107439">
        <w:t xml:space="preserve">corpus, containing all 4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AA66E7">
        <w:t>S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2B656733"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several </w:t>
      </w:r>
      <w:r w:rsidR="00FC4370">
        <w:t>NLP</w:t>
      </w:r>
      <w:r w:rsidR="00D504F1">
        <w:t xml:space="preserve"> </w:t>
      </w:r>
      <w:r w:rsidR="00D504F1">
        <w:lastRenderedPageBreak/>
        <w:t>preparations</w:t>
      </w:r>
      <w:r w:rsidR="00FC4370">
        <w:t>, as implemented in the NLTK,</w:t>
      </w:r>
      <w:r w:rsidR="00D504F1">
        <w:t xml:space="preserve"> on the remainder of the corpus. This process is illustrated in </w:t>
      </w:r>
      <w:r w:rsidR="00815E82">
        <w:fldChar w:fldCharType="begin"/>
      </w:r>
      <w:r w:rsidR="00815E82">
        <w:instrText xml:space="preserve"> REF _Ref25902877 \h </w:instrText>
      </w:r>
      <w:r w:rsidR="00815E82">
        <w:fldChar w:fldCharType="separate"/>
      </w:r>
      <w:r w:rsidR="00056AC4" w:rsidRPr="00815E82">
        <w:rPr>
          <w:szCs w:val="24"/>
        </w:rPr>
        <w:t xml:space="preserve">Figure </w:t>
      </w:r>
      <w:r w:rsidR="00056AC4">
        <w:rPr>
          <w:noProof/>
          <w:szCs w:val="24"/>
        </w:rPr>
        <w:t>3</w:t>
      </w:r>
      <w:r w:rsidR="00815E82">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056AC4" w:rsidRPr="00815E82">
        <w:rPr>
          <w:szCs w:val="24"/>
        </w:rPr>
        <w:t xml:space="preserve">Figure </w:t>
      </w:r>
      <w:r w:rsidR="00056AC4">
        <w:rPr>
          <w:noProof/>
          <w:szCs w:val="24"/>
        </w:rPr>
        <w:t>3</w:t>
      </w:r>
      <w:r w:rsidR="00EC1536">
        <w:fldChar w:fldCharType="end"/>
      </w:r>
      <w:r w:rsidR="00EC1536">
        <w:t xml:space="preserve"> it can be observed that the following helper</w:t>
      </w:r>
      <w:r w:rsidR="00A1517D">
        <w:t xml:space="preserve"> functions are applied to the corpus:</w:t>
      </w:r>
    </w:p>
    <w:p w14:paraId="7F9A0E26" w14:textId="63730EDF" w:rsidR="00A1517D" w:rsidRDefault="00223DC2" w:rsidP="004E5D92">
      <w:pPr>
        <w:pStyle w:val="ListParagraph"/>
        <w:numPr>
          <w:ilvl w:val="0"/>
          <w:numId w:val="3"/>
        </w:numPr>
        <w:jc w:val="both"/>
      </w:pPr>
      <w:r>
        <w:t>Lower</w:t>
      </w:r>
    </w:p>
    <w:p w14:paraId="5CE4E50D" w14:textId="3E176D13" w:rsidR="00433513" w:rsidRDefault="00223DC2" w:rsidP="004E5D92">
      <w:pPr>
        <w:pStyle w:val="ListParagraph"/>
        <w:numPr>
          <w:ilvl w:val="0"/>
          <w:numId w:val="3"/>
        </w:numPr>
        <w:jc w:val="both"/>
      </w:pPr>
      <w:r>
        <w:t>Filter</w:t>
      </w:r>
    </w:p>
    <w:p w14:paraId="0D749225" w14:textId="563F1D57" w:rsidR="00433513" w:rsidRDefault="00223DC2" w:rsidP="004E5D92">
      <w:pPr>
        <w:pStyle w:val="ListParagraph"/>
        <w:numPr>
          <w:ilvl w:val="0"/>
          <w:numId w:val="3"/>
        </w:numPr>
        <w:jc w:val="both"/>
      </w:pPr>
      <w:r>
        <w:t>Sentence</w:t>
      </w:r>
      <w:r w:rsidR="00433513">
        <w:t xml:space="preserve"> </w:t>
      </w:r>
      <w:r>
        <w:t>Tokenize</w:t>
      </w:r>
    </w:p>
    <w:p w14:paraId="05C08323" w14:textId="1F1EC125" w:rsidR="00433513" w:rsidRDefault="00223DC2" w:rsidP="004E5D92">
      <w:pPr>
        <w:pStyle w:val="ListParagraph"/>
        <w:numPr>
          <w:ilvl w:val="0"/>
          <w:numId w:val="3"/>
        </w:numPr>
        <w:jc w:val="both"/>
      </w:pPr>
      <w:r>
        <w:t>Words</w:t>
      </w:r>
      <w:r w:rsidR="000C6C3C">
        <w:t xml:space="preserve"> </w:t>
      </w:r>
      <w:r>
        <w:t>Tokenize</w:t>
      </w:r>
    </w:p>
    <w:p w14:paraId="6DABCC6E" w14:textId="348D5BB0" w:rsidR="000C6C3C" w:rsidRDefault="00223DC2" w:rsidP="004E5D92">
      <w:pPr>
        <w:pStyle w:val="ListParagraph"/>
        <w:numPr>
          <w:ilvl w:val="0"/>
          <w:numId w:val="3"/>
        </w:numPr>
        <w:jc w:val="both"/>
      </w:pPr>
      <w:r>
        <w:t>Punctuation</w:t>
      </w:r>
    </w:p>
    <w:p w14:paraId="5A877945" w14:textId="439DE6A9" w:rsidR="00F4556A" w:rsidRDefault="00223DC2" w:rsidP="004E5D92">
      <w:pPr>
        <w:pStyle w:val="ListParagraph"/>
        <w:numPr>
          <w:ilvl w:val="0"/>
          <w:numId w:val="3"/>
        </w:numPr>
        <w:jc w:val="both"/>
      </w:pPr>
      <w:r>
        <w:t>Lemmatization</w:t>
      </w:r>
    </w:p>
    <w:p w14:paraId="6C1DE0AC" w14:textId="1BA6C919" w:rsidR="00F4556A" w:rsidRDefault="00223DC2" w:rsidP="004E5D92">
      <w:pPr>
        <w:pStyle w:val="ListParagraph"/>
        <w:numPr>
          <w:ilvl w:val="0"/>
          <w:numId w:val="3"/>
        </w:numPr>
        <w:jc w:val="both"/>
      </w:pPr>
      <w:r>
        <w:t>Re-join</w:t>
      </w:r>
    </w:p>
    <w:p w14:paraId="687D868B" w14:textId="77777777" w:rsidR="00223DC2" w:rsidRDefault="00223DC2" w:rsidP="00223DC2">
      <w:pPr>
        <w:pStyle w:val="ListParagraph"/>
        <w:ind w:firstLine="0"/>
        <w:jc w:val="both"/>
      </w:pPr>
    </w:p>
    <w:p w14:paraId="4D7ABD6D" w14:textId="2324F2F9" w:rsidR="00D504F1" w:rsidRDefault="00D504F1" w:rsidP="00D504F1">
      <w:pPr>
        <w:jc w:val="center"/>
      </w:pPr>
      <w:r>
        <w:rPr>
          <w:noProof/>
        </w:rPr>
        <w:drawing>
          <wp:inline distT="0" distB="0" distL="0" distR="0" wp14:anchorId="763BF747" wp14:editId="4B5BFDD0">
            <wp:extent cx="5734685" cy="3620770"/>
            <wp:effectExtent l="19050" t="19050" r="18415"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LP_Prep_Proces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4685" cy="3620770"/>
                    </a:xfrm>
                    <a:prstGeom prst="rect">
                      <a:avLst/>
                    </a:prstGeom>
                    <a:ln>
                      <a:solidFill>
                        <a:schemeClr val="accent1"/>
                      </a:solidFill>
                    </a:ln>
                  </pic:spPr>
                </pic:pic>
              </a:graphicData>
            </a:graphic>
          </wp:inline>
        </w:drawing>
      </w:r>
    </w:p>
    <w:p w14:paraId="5B8A0F33" w14:textId="36C0F23D" w:rsidR="00D504F1" w:rsidRPr="00815E82" w:rsidRDefault="00815E82" w:rsidP="00815E82">
      <w:pPr>
        <w:pStyle w:val="Caption"/>
        <w:jc w:val="center"/>
        <w:rPr>
          <w:sz w:val="24"/>
          <w:szCs w:val="24"/>
        </w:rPr>
      </w:pPr>
      <w:bookmarkStart w:id="2"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056AC4">
        <w:rPr>
          <w:noProof/>
          <w:sz w:val="24"/>
          <w:szCs w:val="24"/>
        </w:rPr>
        <w:t>3</w:t>
      </w:r>
      <w:r w:rsidRPr="00815E82">
        <w:rPr>
          <w:sz w:val="24"/>
          <w:szCs w:val="24"/>
        </w:rPr>
        <w:fldChar w:fldCharType="end"/>
      </w:r>
      <w:bookmarkEnd w:id="2"/>
      <w:r w:rsidRPr="00815E82">
        <w:rPr>
          <w:sz w:val="24"/>
          <w:szCs w:val="24"/>
        </w:rPr>
        <w:t xml:space="preserve"> - NLP process applied to the Hacker News Corpus</w:t>
      </w:r>
    </w:p>
    <w:p w14:paraId="59173A6B" w14:textId="00B55D34" w:rsidR="005D1934" w:rsidRDefault="00F4556A" w:rsidP="00C46EA6">
      <w:pPr>
        <w:jc w:val="both"/>
      </w:pPr>
      <w:r>
        <w:t>Each of the above functions</w:t>
      </w:r>
      <w:r w:rsidR="00702060">
        <w:t>’</w:t>
      </w:r>
      <w:r>
        <w:t xml:space="preserve"> </w:t>
      </w:r>
      <w:r w:rsidR="001F1FFB">
        <w:t>description</w:t>
      </w:r>
      <w:r w:rsidR="00702060">
        <w:t>s</w:t>
      </w:r>
      <w:r w:rsidR="001F1FFB">
        <w:t xml:space="preserve"> </w:t>
      </w:r>
      <w:r w:rsidR="00702060">
        <w:t>are</w:t>
      </w:r>
      <w:r w:rsidR="001F1FFB">
        <w:t xml:space="preserve"> listed in </w:t>
      </w:r>
      <w:r w:rsidR="001F1FFB">
        <w:fldChar w:fldCharType="begin"/>
      </w:r>
      <w:r w:rsidR="001F1FFB">
        <w:instrText xml:space="preserve"> REF _Ref25902877 \h </w:instrText>
      </w:r>
      <w:r w:rsidR="001F1FFB">
        <w:fldChar w:fldCharType="separate"/>
      </w:r>
      <w:r w:rsidR="00056AC4" w:rsidRPr="00815E82">
        <w:rPr>
          <w:szCs w:val="24"/>
        </w:rPr>
        <w:t xml:space="preserve">Figure </w:t>
      </w:r>
      <w:r w:rsidR="00056AC4">
        <w:rPr>
          <w:noProof/>
          <w:szCs w:val="24"/>
        </w:rPr>
        <w:t>3</w:t>
      </w:r>
      <w:r w:rsidR="001F1FFB">
        <w:fldChar w:fldCharType="end"/>
      </w:r>
      <w:r w:rsidR="000459A1">
        <w:t xml:space="preserve"> alongside the </w:t>
      </w:r>
      <w:r w:rsidR="00A72164">
        <w:t>box</w:t>
      </w:r>
      <w:r w:rsidR="00DF4CC8">
        <w:t>e</w:t>
      </w:r>
      <w:r w:rsidR="00A72164">
        <w:t>s depicting the applied functions</w:t>
      </w:r>
      <w:r w:rsidR="001F1FFB">
        <w:t xml:space="preserve">. </w:t>
      </w:r>
      <w:r w:rsidR="00B07994">
        <w:t>The result of the process illustrated in</w:t>
      </w:r>
      <w:r w:rsidR="00A72164">
        <w:t xml:space="preserve"> </w:t>
      </w:r>
      <w:r w:rsidR="00A72164">
        <w:fldChar w:fldCharType="begin"/>
      </w:r>
      <w:r w:rsidR="00A72164">
        <w:instrText xml:space="preserve"> REF _Ref25902877 \h </w:instrText>
      </w:r>
      <w:r w:rsidR="00A72164">
        <w:fldChar w:fldCharType="separate"/>
      </w:r>
      <w:r w:rsidR="00056AC4" w:rsidRPr="00815E82">
        <w:rPr>
          <w:szCs w:val="24"/>
        </w:rPr>
        <w:t xml:space="preserve">Figure </w:t>
      </w:r>
      <w:r w:rsidR="00056AC4">
        <w:rPr>
          <w:noProof/>
          <w:szCs w:val="24"/>
        </w:rPr>
        <w:t>3</w:t>
      </w:r>
      <w:r w:rsidR="00A72164">
        <w:fldChar w:fldCharType="end"/>
      </w:r>
      <w:r w:rsidR="00A72164">
        <w:t xml:space="preserve"> is a word </w:t>
      </w:r>
      <w:r w:rsidR="00165B50">
        <w:t xml:space="preserve">corpus that has been preparade for further analysis and NLP application. </w:t>
      </w:r>
      <w:r w:rsidR="00601452">
        <w:t xml:space="preserve">The second last step illustrated in </w:t>
      </w:r>
      <w:r w:rsidR="00684AAA">
        <w:fldChar w:fldCharType="begin"/>
      </w:r>
      <w:r w:rsidR="00684AAA">
        <w:instrText xml:space="preserve"> REF _Ref25902877 \h </w:instrText>
      </w:r>
      <w:r w:rsidR="00684AAA">
        <w:fldChar w:fldCharType="separate"/>
      </w:r>
      <w:r w:rsidR="00684AAA" w:rsidRPr="00815E82">
        <w:rPr>
          <w:szCs w:val="24"/>
        </w:rPr>
        <w:t xml:space="preserve">Figure </w:t>
      </w:r>
      <w:r w:rsidR="00684AAA">
        <w:rPr>
          <w:noProof/>
          <w:szCs w:val="24"/>
        </w:rPr>
        <w:t>3</w:t>
      </w:r>
      <w:r w:rsidR="00684AAA">
        <w:fldChar w:fldCharType="end"/>
      </w:r>
      <w:r w:rsidR="00AE2EAE">
        <w:t xml:space="preserve">, </w:t>
      </w:r>
      <w:r w:rsidR="001868C1" w:rsidRPr="006224AB">
        <w:rPr>
          <w:rFonts w:cs="Times New Roman"/>
          <w:szCs w:val="24"/>
        </w:rPr>
        <w:t>Lemmatization,</w:t>
      </w:r>
      <w:r w:rsidR="00601452" w:rsidRPr="006224AB">
        <w:rPr>
          <w:rFonts w:cs="Times New Roman"/>
          <w:szCs w:val="24"/>
        </w:rPr>
        <w:t xml:space="preserve"> has been implemented</w:t>
      </w:r>
      <w:r w:rsidR="001868C1" w:rsidRPr="006224AB">
        <w:rPr>
          <w:rFonts w:cs="Times New Roman"/>
          <w:szCs w:val="24"/>
        </w:rPr>
        <w:t xml:space="preserve"> with the help of the WordNet dictionary as </w:t>
      </w:r>
      <w:r w:rsidR="00840AA3" w:rsidRPr="006224AB">
        <w:rPr>
          <w:rFonts w:cs="Times New Roman"/>
          <w:szCs w:val="24"/>
        </w:rPr>
        <w:t xml:space="preserve">published by </w:t>
      </w:r>
      <w:r w:rsidR="005D0B29" w:rsidRPr="006224AB">
        <w:rPr>
          <w:rFonts w:cs="Times New Roman"/>
          <w:szCs w:val="24"/>
        </w:rPr>
        <w:t>wordnet.princ</w:t>
      </w:r>
      <w:r w:rsidR="00D63FE5" w:rsidRPr="006224AB">
        <w:rPr>
          <w:rFonts w:cs="Times New Roman"/>
          <w:szCs w:val="24"/>
        </w:rPr>
        <w:t>e</w:t>
      </w:r>
      <w:r w:rsidR="005D0B29" w:rsidRPr="006224AB">
        <w:rPr>
          <w:rFonts w:cs="Times New Roman"/>
          <w:szCs w:val="24"/>
        </w:rPr>
        <w:t>ton.edu.</w:t>
      </w:r>
      <w:r w:rsidR="006224AB" w:rsidRPr="006224AB">
        <w:rPr>
          <w:rFonts w:cs="Times New Roman"/>
          <w:szCs w:val="24"/>
        </w:rPr>
        <w:t xml:space="preserve"> </w:t>
      </w:r>
      <w:r w:rsidR="006224AB" w:rsidRPr="006224AB">
        <w:rPr>
          <w:rFonts w:cs="Times New Roman"/>
          <w:color w:val="222222"/>
          <w:szCs w:val="24"/>
          <w:shd w:val="clear" w:color="auto" w:fill="FFFFFF"/>
        </w:rPr>
        <w:t>WordNet is a lexical database for the English language. It groups English words into sets of synonyms called synsets, provides short definitions and usage examples, and records a number of relations among these synonym sets or their members. WordNet can thus be seen as a combination of dictionary and thesaurus</w:t>
      </w:r>
      <w:r w:rsidR="00D9300C">
        <w:rPr>
          <w:rFonts w:cs="Times New Roman"/>
          <w:color w:val="222222"/>
          <w:szCs w:val="24"/>
          <w:shd w:val="clear" w:color="auto" w:fill="FFFFFF"/>
        </w:rPr>
        <w:t>.</w:t>
      </w:r>
      <w:bookmarkStart w:id="3" w:name="_GoBack"/>
      <w:bookmarkEnd w:id="3"/>
    </w:p>
    <w:p w14:paraId="2B21C20F" w14:textId="77777777" w:rsidR="00434AF5" w:rsidRDefault="00434AF5" w:rsidP="00C46EA6">
      <w:pPr>
        <w:jc w:val="both"/>
      </w:pPr>
    </w:p>
    <w:p w14:paraId="4C07CF6D" w14:textId="52971304" w:rsidR="00165B50" w:rsidRDefault="00A45C34" w:rsidP="00C46EA6">
      <w:pPr>
        <w:jc w:val="both"/>
        <w:rPr>
          <w:i/>
          <w:iCs/>
        </w:rPr>
      </w:pPr>
      <w:r>
        <w:rPr>
          <w:i/>
          <w:iCs/>
        </w:rPr>
        <w:t>Note: At</w:t>
      </w:r>
      <w:r w:rsidR="00CE03D5">
        <w:rPr>
          <w:i/>
          <w:iCs/>
        </w:rPr>
        <w:t xml:space="preserve"> this point the author needs to point out that </w:t>
      </w:r>
      <w:r w:rsidR="006D04EF">
        <w:rPr>
          <w:i/>
          <w:iCs/>
        </w:rPr>
        <w:t>he leaned heavily on the NLP example</w:t>
      </w:r>
      <w:r w:rsidR="003863F5">
        <w:rPr>
          <w:i/>
          <w:iCs/>
        </w:rPr>
        <w:t>s</w:t>
      </w:r>
      <w:r w:rsidR="006D04EF">
        <w:rPr>
          <w:i/>
          <w:iCs/>
        </w:rPr>
        <w:t xml:space="preserve"> as was provided in </w:t>
      </w:r>
      <w:r w:rsidR="003863F5">
        <w:rPr>
          <w:i/>
          <w:iCs/>
        </w:rPr>
        <w:t xml:space="preserve">Week 5’s </w:t>
      </w:r>
      <w:r w:rsidR="00001FD9">
        <w:rPr>
          <w:i/>
          <w:iCs/>
        </w:rPr>
        <w:t>practical tutorials</w:t>
      </w:r>
      <w:r w:rsidR="00181F7D">
        <w:rPr>
          <w:i/>
          <w:iCs/>
        </w:rPr>
        <w:t xml:space="preserve"> to shape the </w:t>
      </w:r>
      <w:r w:rsidR="00407D1E">
        <w:rPr>
          <w:i/>
          <w:iCs/>
        </w:rPr>
        <w:t xml:space="preserve">preparation steps as depicted in </w:t>
      </w:r>
      <w:r w:rsidR="003058DE">
        <w:rPr>
          <w:i/>
          <w:iCs/>
        </w:rPr>
        <w:fldChar w:fldCharType="begin"/>
      </w:r>
      <w:r w:rsidR="003058DE">
        <w:rPr>
          <w:i/>
          <w:iCs/>
        </w:rPr>
        <w:instrText xml:space="preserve"> REF _Ref25902877 \h </w:instrText>
      </w:r>
      <w:r w:rsidR="003058DE">
        <w:rPr>
          <w:i/>
          <w:iCs/>
        </w:rPr>
      </w:r>
      <w:r w:rsidR="003058DE">
        <w:rPr>
          <w:i/>
          <w:iCs/>
        </w:rPr>
        <w:fldChar w:fldCharType="separate"/>
      </w:r>
      <w:r w:rsidR="00056AC4" w:rsidRPr="00815E82">
        <w:rPr>
          <w:szCs w:val="24"/>
        </w:rPr>
        <w:t xml:space="preserve">Figure </w:t>
      </w:r>
      <w:r w:rsidR="00056AC4">
        <w:rPr>
          <w:noProof/>
          <w:szCs w:val="24"/>
        </w:rPr>
        <w:t>3</w:t>
      </w:r>
      <w:r w:rsidR="003058DE">
        <w:rPr>
          <w:i/>
          <w:iCs/>
        </w:rPr>
        <w:fldChar w:fldCharType="end"/>
      </w:r>
      <w:r w:rsidR="00001FD9">
        <w:rPr>
          <w:i/>
          <w:iCs/>
        </w:rPr>
        <w:t xml:space="preserve">. </w:t>
      </w:r>
      <w:r w:rsidR="003F6D85">
        <w:rPr>
          <w:i/>
          <w:iCs/>
        </w:rPr>
        <w:t>T</w:t>
      </w:r>
      <w:r w:rsidR="001A53C9">
        <w:rPr>
          <w:i/>
          <w:iCs/>
        </w:rPr>
        <w:t>here was really no need to re-invent the wheel as</w:t>
      </w:r>
      <w:r w:rsidR="00050815">
        <w:rPr>
          <w:i/>
          <w:iCs/>
        </w:rPr>
        <w:t xml:space="preserve"> far as corpus preparation goes. </w:t>
      </w:r>
    </w:p>
    <w:p w14:paraId="08C15919" w14:textId="2ACEE553" w:rsidR="00EC7543" w:rsidRDefault="00EC7543" w:rsidP="00C46EA6">
      <w:pPr>
        <w:jc w:val="both"/>
        <w:rPr>
          <w:i/>
          <w:iCs/>
        </w:rPr>
      </w:pPr>
    </w:p>
    <w:p w14:paraId="7EC060AC" w14:textId="77777777" w:rsidR="004A75D5" w:rsidRDefault="001876F8" w:rsidP="004A75D5">
      <w:pPr>
        <w:jc w:val="both"/>
        <w:rPr>
          <w:rFonts w:cs="Times New Roman"/>
          <w:color w:val="222222"/>
          <w:szCs w:val="24"/>
          <w:shd w:val="clear" w:color="auto" w:fill="FFFFFF"/>
        </w:rPr>
      </w:pPr>
      <w:r>
        <w:t xml:space="preserve">The </w:t>
      </w:r>
      <w:r w:rsidR="00C34746">
        <w:t xml:space="preserve">process </w:t>
      </w:r>
      <w:r w:rsidR="00C34746" w:rsidRPr="00780AB5">
        <w:rPr>
          <w:rFonts w:cs="Times New Roman"/>
          <w:szCs w:val="24"/>
        </w:rPr>
        <w:t xml:space="preserve">illustrated in </w:t>
      </w:r>
      <w:r w:rsidR="00711F31" w:rsidRPr="00780AB5">
        <w:rPr>
          <w:rFonts w:cs="Times New Roman"/>
          <w:szCs w:val="24"/>
        </w:rPr>
        <w:fldChar w:fldCharType="begin"/>
      </w:r>
      <w:r w:rsidR="00711F31" w:rsidRPr="00780AB5">
        <w:rPr>
          <w:rFonts w:cs="Times New Roman"/>
          <w:szCs w:val="24"/>
        </w:rPr>
        <w:instrText xml:space="preserve"> REF _Ref25902877 \h </w:instrText>
      </w:r>
      <w:r w:rsidR="00780AB5" w:rsidRPr="00780AB5">
        <w:rPr>
          <w:rFonts w:cs="Times New Roman"/>
          <w:szCs w:val="24"/>
        </w:rPr>
        <w:instrText xml:space="preserve"> \* MERGEFORMAT </w:instrText>
      </w:r>
      <w:r w:rsidR="00711F31" w:rsidRPr="00780AB5">
        <w:rPr>
          <w:rFonts w:cs="Times New Roman"/>
          <w:szCs w:val="24"/>
        </w:rPr>
      </w:r>
      <w:r w:rsidR="00711F31" w:rsidRPr="00780AB5">
        <w:rPr>
          <w:rFonts w:cs="Times New Roman"/>
          <w:szCs w:val="24"/>
        </w:rPr>
        <w:fldChar w:fldCharType="separate"/>
      </w:r>
      <w:r w:rsidR="00711F31" w:rsidRPr="00780AB5">
        <w:rPr>
          <w:rFonts w:cs="Times New Roman"/>
          <w:szCs w:val="24"/>
        </w:rPr>
        <w:t xml:space="preserve">Figure </w:t>
      </w:r>
      <w:r w:rsidR="00711F31" w:rsidRPr="00780AB5">
        <w:rPr>
          <w:rFonts w:cs="Times New Roman"/>
          <w:noProof/>
          <w:szCs w:val="24"/>
        </w:rPr>
        <w:t>3</w:t>
      </w:r>
      <w:r w:rsidR="00711F31" w:rsidRPr="00780AB5">
        <w:rPr>
          <w:rFonts w:cs="Times New Roman"/>
          <w:szCs w:val="24"/>
        </w:rPr>
        <w:fldChar w:fldCharType="end"/>
      </w:r>
      <w:r w:rsidR="00426F11" w:rsidRPr="00780AB5">
        <w:rPr>
          <w:rFonts w:cs="Times New Roman"/>
          <w:szCs w:val="24"/>
        </w:rPr>
        <w:t xml:space="preserve"> was applied to both the ingested data sources, i.e., the scraped Hacker News headlines</w:t>
      </w:r>
      <w:r w:rsidR="00914E9A" w:rsidRPr="00780AB5">
        <w:rPr>
          <w:rFonts w:cs="Times New Roman"/>
          <w:szCs w:val="24"/>
        </w:rPr>
        <w:t xml:space="preserve"> (Top 30)</w:t>
      </w:r>
      <w:r w:rsidR="00426F11" w:rsidRPr="00780AB5">
        <w:rPr>
          <w:rFonts w:cs="Times New Roman"/>
          <w:szCs w:val="24"/>
        </w:rPr>
        <w:t xml:space="preserve"> for A</w:t>
      </w:r>
      <w:r w:rsidR="00914E9A" w:rsidRPr="00780AB5">
        <w:rPr>
          <w:rFonts w:cs="Times New Roman"/>
          <w:szCs w:val="24"/>
        </w:rPr>
        <w:t xml:space="preserve">ugust 2019 and </w:t>
      </w:r>
      <w:r w:rsidR="001F0B9C" w:rsidRPr="00780AB5">
        <w:rPr>
          <w:rFonts w:cs="Times New Roman"/>
          <w:szCs w:val="24"/>
        </w:rPr>
        <w:t xml:space="preserve">these posted headlines’ </w:t>
      </w:r>
      <w:r w:rsidR="001F0B9C" w:rsidRPr="00780AB5">
        <w:rPr>
          <w:rFonts w:cs="Times New Roman"/>
          <w:szCs w:val="24"/>
        </w:rPr>
        <w:lastRenderedPageBreak/>
        <w:t>associated comments</w:t>
      </w:r>
      <w:r w:rsidR="00D603C8" w:rsidRPr="00780AB5">
        <w:rPr>
          <w:rFonts w:cs="Times New Roman"/>
          <w:szCs w:val="24"/>
        </w:rPr>
        <w:t xml:space="preserve">, harvested from the hacker_news_db as published via the publich datasets in Google BigQuery. </w:t>
      </w:r>
      <w:r w:rsidR="007B232A" w:rsidRPr="00780AB5">
        <w:rPr>
          <w:rFonts w:cs="Times New Roman"/>
          <w:szCs w:val="24"/>
        </w:rPr>
        <w:t>In order to derive sentiment from these two individual derived corpuses</w:t>
      </w:r>
      <w:r w:rsidR="004E5469" w:rsidRPr="00780AB5">
        <w:rPr>
          <w:rFonts w:cs="Times New Roman"/>
          <w:szCs w:val="24"/>
        </w:rPr>
        <w:t xml:space="preserve">, the </w:t>
      </w:r>
      <w:r w:rsidR="00780AB5" w:rsidRPr="00780AB5">
        <w:rPr>
          <w:rFonts w:cs="Times New Roman"/>
          <w:color w:val="222222"/>
          <w:szCs w:val="24"/>
          <w:shd w:val="clear" w:color="auto" w:fill="FFFFFF"/>
        </w:rPr>
        <w:t>Valence Aware Dictionary and </w:t>
      </w:r>
      <w:r w:rsidR="00780AB5" w:rsidRPr="00D2513E">
        <w:rPr>
          <w:rFonts w:cs="Times New Roman"/>
          <w:color w:val="222222"/>
          <w:szCs w:val="24"/>
          <w:shd w:val="clear" w:color="auto" w:fill="FFFFFF"/>
        </w:rPr>
        <w:t>sEntiment</w:t>
      </w:r>
      <w:r w:rsidR="00780AB5" w:rsidRPr="00780AB5">
        <w:rPr>
          <w:rFonts w:cs="Times New Roman"/>
          <w:color w:val="222222"/>
          <w:szCs w:val="24"/>
          <w:shd w:val="clear" w:color="auto" w:fill="FFFFFF"/>
        </w:rPr>
        <w:t> Reasoner</w:t>
      </w:r>
      <w:r w:rsidR="007D4A1D">
        <w:rPr>
          <w:rFonts w:cs="Times New Roman"/>
          <w:color w:val="222222"/>
          <w:szCs w:val="24"/>
          <w:shd w:val="clear" w:color="auto" w:fill="FFFFFF"/>
        </w:rPr>
        <w:t xml:space="preserve">, a.k.a VADER was utilized. </w:t>
      </w:r>
      <w:r w:rsidR="00F647E8">
        <w:rPr>
          <w:rFonts w:cs="Times New Roman"/>
          <w:color w:val="222222"/>
          <w:szCs w:val="24"/>
          <w:shd w:val="clear" w:color="auto" w:fill="FFFFFF"/>
        </w:rPr>
        <w:t xml:space="preserve">Before VADER could say, </w:t>
      </w:r>
      <w:r w:rsidR="00F647E8" w:rsidRPr="00F647E8">
        <w:rPr>
          <w:rFonts w:cs="Times New Roman"/>
          <w:i/>
          <w:iCs/>
          <w:color w:val="222222"/>
          <w:szCs w:val="24"/>
          <w:shd w:val="clear" w:color="auto" w:fill="FFFFFF"/>
        </w:rPr>
        <w:t>“You are my Corpus!”</w:t>
      </w:r>
      <w:r w:rsidR="00F647E8">
        <w:rPr>
          <w:rFonts w:cs="Times New Roman"/>
          <w:color w:val="222222"/>
          <w:szCs w:val="24"/>
          <w:shd w:val="clear" w:color="auto" w:fill="FFFFFF"/>
        </w:rPr>
        <w:t>,</w:t>
      </w:r>
      <w:r w:rsidR="00C6079B">
        <w:rPr>
          <w:rFonts w:cs="Times New Roman"/>
          <w:color w:val="222222"/>
          <w:szCs w:val="24"/>
          <w:shd w:val="clear" w:color="auto" w:fill="FFFFFF"/>
        </w:rPr>
        <w:t xml:space="preserve"> the author had to first apply some severe chunking and chinking to the corpuses. This was a </w:t>
      </w:r>
      <w:r w:rsidR="00494239">
        <w:rPr>
          <w:rFonts w:cs="Times New Roman"/>
          <w:color w:val="222222"/>
          <w:szCs w:val="24"/>
          <w:shd w:val="clear" w:color="auto" w:fill="FFFFFF"/>
        </w:rPr>
        <w:t>much-needed</w:t>
      </w:r>
      <w:r w:rsidR="00C6079B">
        <w:rPr>
          <w:rFonts w:cs="Times New Roman"/>
          <w:color w:val="222222"/>
          <w:szCs w:val="24"/>
          <w:shd w:val="clear" w:color="auto" w:fill="FFFFFF"/>
        </w:rPr>
        <w:t xml:space="preserve"> step as it </w:t>
      </w:r>
      <w:r w:rsidR="005E30D8">
        <w:rPr>
          <w:rFonts w:cs="Times New Roman"/>
          <w:color w:val="222222"/>
          <w:szCs w:val="24"/>
          <w:shd w:val="clear" w:color="auto" w:fill="FFFFFF"/>
        </w:rPr>
        <w:t xml:space="preserve">transformed the </w:t>
      </w:r>
      <w:r w:rsidR="00252040">
        <w:rPr>
          <w:rFonts w:cs="Times New Roman"/>
          <w:color w:val="222222"/>
          <w:szCs w:val="24"/>
          <w:shd w:val="clear" w:color="auto" w:fill="FFFFFF"/>
        </w:rPr>
        <w:t>individual</w:t>
      </w:r>
      <w:r w:rsidR="005E30D8">
        <w:rPr>
          <w:rFonts w:cs="Times New Roman"/>
          <w:color w:val="222222"/>
          <w:szCs w:val="24"/>
          <w:shd w:val="clear" w:color="auto" w:fill="FFFFFF"/>
        </w:rPr>
        <w:t xml:space="preserve"> sentences in the corpuses to </w:t>
      </w:r>
      <w:r w:rsidR="00381FA5">
        <w:rPr>
          <w:rFonts w:cs="Times New Roman"/>
          <w:color w:val="222222"/>
          <w:szCs w:val="24"/>
          <w:shd w:val="clear" w:color="auto" w:fill="FFFFFF"/>
        </w:rPr>
        <w:t xml:space="preserve">noun </w:t>
      </w:r>
      <w:r w:rsidR="005E30D8">
        <w:rPr>
          <w:rFonts w:cs="Times New Roman"/>
          <w:color w:val="222222"/>
          <w:szCs w:val="24"/>
          <w:shd w:val="clear" w:color="auto" w:fill="FFFFFF"/>
        </w:rPr>
        <w:t>phrases.</w:t>
      </w:r>
      <w:r w:rsidR="00381FA5">
        <w:rPr>
          <w:rFonts w:cs="Times New Roman"/>
          <w:color w:val="222222"/>
          <w:szCs w:val="24"/>
          <w:shd w:val="clear" w:color="auto" w:fill="FFFFFF"/>
        </w:rPr>
        <w:t xml:space="preserve"> Only then could we unleash the </w:t>
      </w:r>
      <w:r w:rsidR="00494239">
        <w:rPr>
          <w:rFonts w:cs="Times New Roman"/>
          <w:i/>
          <w:iCs/>
          <w:color w:val="222222"/>
          <w:szCs w:val="24"/>
          <w:shd w:val="clear" w:color="auto" w:fill="FFFFFF"/>
        </w:rPr>
        <w:t>force</w:t>
      </w:r>
      <w:r w:rsidR="00494239">
        <w:rPr>
          <w:rFonts w:cs="Times New Roman"/>
          <w:color w:val="222222"/>
          <w:szCs w:val="24"/>
          <w:shd w:val="clear" w:color="auto" w:fill="FFFFFF"/>
        </w:rPr>
        <w:t xml:space="preserve"> within VADER</w:t>
      </w:r>
      <w:r w:rsidR="00F502D7">
        <w:rPr>
          <w:rFonts w:cs="Times New Roman"/>
          <w:color w:val="222222"/>
          <w:szCs w:val="24"/>
          <w:shd w:val="clear" w:color="auto" w:fill="FFFFFF"/>
        </w:rPr>
        <w:t xml:space="preserve"> and </w:t>
      </w:r>
      <w:r w:rsidR="004504B9">
        <w:rPr>
          <w:rFonts w:cs="Times New Roman"/>
          <w:color w:val="222222"/>
          <w:szCs w:val="24"/>
          <w:shd w:val="clear" w:color="auto" w:fill="FFFFFF"/>
        </w:rPr>
        <w:t xml:space="preserve">derive </w:t>
      </w:r>
      <w:r w:rsidR="00F502D7">
        <w:rPr>
          <w:rFonts w:cs="Times New Roman"/>
          <w:color w:val="222222"/>
          <w:szCs w:val="24"/>
          <w:shd w:val="clear" w:color="auto" w:fill="FFFFFF"/>
        </w:rPr>
        <w:t xml:space="preserve">sentiment from the </w:t>
      </w:r>
      <w:r w:rsidR="00564E37">
        <w:rPr>
          <w:rFonts w:cs="Times New Roman"/>
          <w:color w:val="222222"/>
          <w:szCs w:val="24"/>
          <w:shd w:val="clear" w:color="auto" w:fill="FFFFFF"/>
        </w:rPr>
        <w:t>chunked phrase</w:t>
      </w:r>
      <w:r w:rsidR="00E742FD">
        <w:rPr>
          <w:rFonts w:cs="Times New Roman"/>
          <w:color w:val="222222"/>
          <w:szCs w:val="24"/>
          <w:shd w:val="clear" w:color="auto" w:fill="FFFFFF"/>
        </w:rPr>
        <w:t>s</w:t>
      </w:r>
      <w:r w:rsidR="00564E37">
        <w:rPr>
          <w:rFonts w:cs="Times New Roman"/>
          <w:color w:val="222222"/>
          <w:szCs w:val="24"/>
          <w:shd w:val="clear" w:color="auto" w:fill="FFFFFF"/>
        </w:rPr>
        <w:t xml:space="preserve">. </w:t>
      </w:r>
      <w:r w:rsidR="0025189A">
        <w:rPr>
          <w:rFonts w:cs="Times New Roman"/>
          <w:color w:val="222222"/>
          <w:szCs w:val="24"/>
          <w:shd w:val="clear" w:color="auto" w:fill="FFFFFF"/>
        </w:rPr>
        <w:t xml:space="preserve">Deriving sentiment from noun phrases is far more powerful than deriving sentiment from words, as chunks encapsulate larger contextual ideas than what single words could. </w:t>
      </w:r>
      <w:r w:rsidR="00864819">
        <w:rPr>
          <w:rFonts w:cs="Times New Roman"/>
          <w:color w:val="222222"/>
          <w:szCs w:val="24"/>
          <w:shd w:val="clear" w:color="auto" w:fill="FFFFFF"/>
        </w:rPr>
        <w:t xml:space="preserve">Utilizing </w:t>
      </w:r>
      <w:r w:rsidR="004A75D5">
        <w:rPr>
          <w:rFonts w:cs="Times New Roman"/>
          <w:color w:val="222222"/>
          <w:szCs w:val="24"/>
          <w:shd w:val="clear" w:color="auto" w:fill="FFFFFF"/>
        </w:rPr>
        <w:t>VADER have the following benefits:</w:t>
      </w:r>
    </w:p>
    <w:p w14:paraId="671C0DC8" w14:textId="77777777" w:rsidR="004A75D5" w:rsidRDefault="004A75D5" w:rsidP="004A75D5">
      <w:pPr>
        <w:jc w:val="both"/>
        <w:rPr>
          <w:rFonts w:cs="Times New Roman"/>
          <w:color w:val="222222"/>
          <w:szCs w:val="24"/>
          <w:shd w:val="clear" w:color="auto" w:fill="FFFFFF"/>
        </w:rPr>
      </w:pPr>
    </w:p>
    <w:p w14:paraId="189A43AF" w14:textId="77777777" w:rsidR="004A75D5" w:rsidRPr="004A75D5" w:rsidRDefault="004A75D5" w:rsidP="004A75D5">
      <w:pPr>
        <w:pStyle w:val="ListParagraph"/>
        <w:numPr>
          <w:ilvl w:val="0"/>
          <w:numId w:val="4"/>
        </w:numPr>
        <w:jc w:val="both"/>
        <w:rPr>
          <w:rFonts w:cs="Times New Roman"/>
          <w:color w:val="222222"/>
          <w:szCs w:val="24"/>
          <w:shd w:val="clear" w:color="auto" w:fill="FFFFFF"/>
        </w:rPr>
      </w:pPr>
      <w:r w:rsidRPr="004A75D5">
        <w:rPr>
          <w:rFonts w:cs="Times New Roman"/>
          <w:spacing w:val="-1"/>
          <w:szCs w:val="24"/>
        </w:rPr>
        <w:t>It works exceedingly well on social media type text, yet readily generalizes to multiple domains</w:t>
      </w:r>
    </w:p>
    <w:p w14:paraId="231D90F0" w14:textId="77777777" w:rsidR="0014221B" w:rsidRPr="0014221B" w:rsidRDefault="004A75D5" w:rsidP="004A75D5">
      <w:pPr>
        <w:pStyle w:val="ListParagraph"/>
        <w:numPr>
          <w:ilvl w:val="0"/>
          <w:numId w:val="4"/>
        </w:numPr>
        <w:jc w:val="both"/>
        <w:rPr>
          <w:rFonts w:cs="Times New Roman"/>
          <w:color w:val="222222"/>
          <w:szCs w:val="24"/>
          <w:shd w:val="clear" w:color="auto" w:fill="FFFFFF"/>
        </w:rPr>
      </w:pPr>
      <w:r w:rsidRPr="00690978">
        <w:rPr>
          <w:spacing w:val="-1"/>
        </w:rPr>
        <w:t>It</w:t>
      </w:r>
      <w:r w:rsidRPr="00690978">
        <w:rPr>
          <w:rStyle w:val="Strong"/>
          <w:rFonts w:cs="Times New Roman"/>
          <w:b w:val="0"/>
          <w:bCs w:val="0"/>
          <w:spacing w:val="-1"/>
          <w:szCs w:val="24"/>
        </w:rPr>
        <w:t> doesn’t require any training data</w:t>
      </w:r>
      <w:r w:rsidRPr="00690978">
        <w:rPr>
          <w:b/>
          <w:bCs/>
          <w:spacing w:val="-1"/>
        </w:rPr>
        <w:t> </w:t>
      </w:r>
      <w:r w:rsidRPr="00690978">
        <w:rPr>
          <w:spacing w:val="-1"/>
        </w:rPr>
        <w:t>but</w:t>
      </w:r>
      <w:r w:rsidRPr="004A75D5">
        <w:rPr>
          <w:spacing w:val="-1"/>
        </w:rPr>
        <w:t xml:space="preserve"> is constructed from a generalizable, valence-based, human-curated gold standard sentiment lexicon</w:t>
      </w:r>
    </w:p>
    <w:p w14:paraId="4140EEF1" w14:textId="77777777" w:rsidR="0014221B" w:rsidRPr="0014221B" w:rsidRDefault="004A75D5" w:rsidP="0014221B">
      <w:pPr>
        <w:pStyle w:val="ListParagraph"/>
        <w:numPr>
          <w:ilvl w:val="0"/>
          <w:numId w:val="4"/>
        </w:numPr>
        <w:jc w:val="both"/>
        <w:rPr>
          <w:rFonts w:cs="Times New Roman"/>
          <w:color w:val="222222"/>
          <w:szCs w:val="24"/>
          <w:shd w:val="clear" w:color="auto" w:fill="FFFFFF"/>
        </w:rPr>
      </w:pPr>
      <w:r w:rsidRPr="004A75D5">
        <w:rPr>
          <w:spacing w:val="-1"/>
        </w:rPr>
        <w:t>It is fast enough to be used online with streaming data, and</w:t>
      </w:r>
    </w:p>
    <w:p w14:paraId="59744FF2" w14:textId="62815149" w:rsidR="004A75D5" w:rsidRPr="0014221B" w:rsidRDefault="004A75D5" w:rsidP="0014221B">
      <w:pPr>
        <w:pStyle w:val="ListParagraph"/>
        <w:numPr>
          <w:ilvl w:val="0"/>
          <w:numId w:val="4"/>
        </w:numPr>
        <w:jc w:val="both"/>
        <w:rPr>
          <w:rFonts w:cs="Times New Roman"/>
          <w:color w:val="222222"/>
          <w:szCs w:val="24"/>
          <w:shd w:val="clear" w:color="auto" w:fill="FFFFFF"/>
        </w:rPr>
      </w:pPr>
      <w:r w:rsidRPr="0014221B">
        <w:rPr>
          <w:spacing w:val="-1"/>
        </w:rPr>
        <w:t xml:space="preserve">It does not severely suffer from a speed-performance </w:t>
      </w:r>
      <w:r w:rsidR="0014221B" w:rsidRPr="0014221B">
        <w:rPr>
          <w:spacing w:val="-1"/>
        </w:rPr>
        <w:t>trade-off</w:t>
      </w:r>
      <w:r w:rsidRPr="0014221B">
        <w:rPr>
          <w:spacing w:val="-1"/>
        </w:rPr>
        <w:t>.</w:t>
      </w:r>
    </w:p>
    <w:p w14:paraId="78AB6B04" w14:textId="77777777" w:rsidR="00AB59B6" w:rsidRDefault="00AB59B6" w:rsidP="00C46EA6">
      <w:pPr>
        <w:jc w:val="both"/>
        <w:rPr>
          <w:rFonts w:cs="Times New Roman"/>
          <w:szCs w:val="24"/>
        </w:rPr>
      </w:pPr>
    </w:p>
    <w:p w14:paraId="2AEAFD09" w14:textId="678F1F2A" w:rsidR="0029584C" w:rsidRDefault="008C0BE0" w:rsidP="00C46EA6">
      <w:pPr>
        <w:jc w:val="both"/>
      </w:pPr>
      <w:r w:rsidRPr="00780AB5">
        <w:rPr>
          <w:rFonts w:cs="Times New Roman"/>
          <w:szCs w:val="24"/>
        </w:rPr>
        <w:fldChar w:fldCharType="begin"/>
      </w:r>
      <w:r w:rsidRPr="00780AB5">
        <w:rPr>
          <w:rFonts w:cs="Times New Roman"/>
          <w:szCs w:val="24"/>
        </w:rPr>
        <w:instrText xml:space="preserve"> REF _Ref25854747 \h </w:instrText>
      </w:r>
      <w:r w:rsidR="00780AB5" w:rsidRPr="00780AB5">
        <w:rPr>
          <w:rFonts w:cs="Times New Roman"/>
          <w:szCs w:val="24"/>
        </w:rPr>
        <w:instrText xml:space="preserve"> \* MERGEFORMAT </w:instrText>
      </w:r>
      <w:r w:rsidRPr="00780AB5">
        <w:rPr>
          <w:rFonts w:cs="Times New Roman"/>
          <w:szCs w:val="24"/>
        </w:rPr>
      </w:r>
      <w:r w:rsidRPr="00780AB5">
        <w:rPr>
          <w:rFonts w:cs="Times New Roman"/>
          <w:szCs w:val="24"/>
        </w:rPr>
        <w:fldChar w:fldCharType="separate"/>
      </w:r>
      <w:r w:rsidR="00056AC4" w:rsidRPr="00780AB5">
        <w:rPr>
          <w:rFonts w:cs="Times New Roman"/>
          <w:szCs w:val="24"/>
        </w:rPr>
        <w:t xml:space="preserve">Figure </w:t>
      </w:r>
      <w:r w:rsidR="00056AC4" w:rsidRPr="00780AB5">
        <w:rPr>
          <w:rFonts w:cs="Times New Roman"/>
          <w:noProof/>
          <w:szCs w:val="24"/>
        </w:rPr>
        <w:t>2</w:t>
      </w:r>
      <w:r w:rsidRPr="00780AB5">
        <w:rPr>
          <w:rFonts w:cs="Times New Roman"/>
          <w:szCs w:val="24"/>
        </w:rPr>
        <w:fldChar w:fldCharType="end"/>
      </w:r>
      <w:r w:rsidRPr="00780AB5">
        <w:rPr>
          <w:rFonts w:cs="Times New Roman"/>
          <w:szCs w:val="24"/>
        </w:rPr>
        <w:t xml:space="preserve"> only illustrates and </w:t>
      </w:r>
      <w:r w:rsidR="00174BBD" w:rsidRPr="00780AB5">
        <w:rPr>
          <w:rFonts w:cs="Times New Roman"/>
          <w:szCs w:val="24"/>
        </w:rPr>
        <w:t>d</w:t>
      </w:r>
      <w:r w:rsidRPr="00780AB5">
        <w:rPr>
          <w:rFonts w:cs="Times New Roman"/>
          <w:szCs w:val="24"/>
        </w:rPr>
        <w:t>escribes the most basic steps required to ingest data on a on</w:t>
      </w:r>
      <w:r w:rsidR="000070A6" w:rsidRPr="00780AB5">
        <w:rPr>
          <w:rFonts w:cs="Times New Roman"/>
          <w:szCs w:val="24"/>
        </w:rPr>
        <w:t>ce</w:t>
      </w:r>
      <w:r w:rsidRPr="00780AB5">
        <w:rPr>
          <w:rFonts w:cs="Times New Roman"/>
          <w:szCs w:val="24"/>
        </w:rPr>
        <w:t>-</w:t>
      </w:r>
      <w:r w:rsidR="005403A6" w:rsidRPr="00780AB5">
        <w:rPr>
          <w:rFonts w:cs="Times New Roman"/>
          <w:szCs w:val="24"/>
        </w:rPr>
        <w:t>off basis. This basic ingestion patterns can, however, be extended into something</w:t>
      </w:r>
      <w:r w:rsidR="005403A6">
        <w:t xml:space="preserve">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056AC4" w:rsidRPr="000D30C0">
        <w:rPr>
          <w:szCs w:val="24"/>
        </w:rPr>
        <w:t xml:space="preserve">Figure </w:t>
      </w:r>
      <w:r w:rsidR="00056AC4">
        <w:rPr>
          <w:noProof/>
          <w:szCs w:val="24"/>
        </w:rPr>
        <w:t>4</w:t>
      </w:r>
      <w:r w:rsidR="002A4769">
        <w:fldChar w:fldCharType="end"/>
      </w:r>
      <w:r w:rsidR="00532598">
        <w:t>, which ex</w:t>
      </w:r>
      <w:r w:rsidR="002A55BB">
        <w:t>t</w:t>
      </w:r>
      <w:r w:rsidR="00532598">
        <w:t xml:space="preserve">ends the ingestion patterns in </w:t>
      </w:r>
      <w:r w:rsidR="00532598">
        <w:fldChar w:fldCharType="begin"/>
      </w:r>
      <w:r w:rsidR="00532598">
        <w:instrText xml:space="preserve"> REF _Ref25902877 \h </w:instrText>
      </w:r>
      <w:r w:rsidR="00532598">
        <w:fldChar w:fldCharType="separate"/>
      </w:r>
      <w:r w:rsidR="00056AC4" w:rsidRPr="00815E82">
        <w:rPr>
          <w:szCs w:val="24"/>
        </w:rPr>
        <w:t xml:space="preserve">Figure </w:t>
      </w:r>
      <w:r w:rsidR="00056AC4">
        <w:rPr>
          <w:noProof/>
          <w:szCs w:val="24"/>
        </w:rPr>
        <w:t>3</w:t>
      </w:r>
      <w:r w:rsidR="00532598">
        <w:fldChar w:fldCharType="end"/>
      </w:r>
      <w:r w:rsidR="00532598">
        <w:t xml:space="preserve"> 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056AC4" w:rsidRPr="000D30C0">
        <w:rPr>
          <w:szCs w:val="24"/>
        </w:rPr>
        <w:t xml:space="preserve">Figure </w:t>
      </w:r>
      <w:r w:rsidR="00056AC4">
        <w:rPr>
          <w:noProof/>
          <w:szCs w:val="24"/>
        </w:rPr>
        <w:t>4</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3A6EF9B7" w:rsidR="00AC1FE8" w:rsidRDefault="005A16ED" w:rsidP="00C46EA6">
      <w:pPr>
        <w:jc w:val="both"/>
        <w:rPr>
          <w:rFonts w:cs="Times New Roman"/>
          <w:szCs w:val="24"/>
          <w:shd w:val="clear" w:color="auto" w:fill="FFFFFF"/>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4E6EA5E4" w14:textId="77777777" w:rsidR="0099300D" w:rsidRPr="00AC1FE8" w:rsidRDefault="0099300D" w:rsidP="00C46EA6">
      <w:pPr>
        <w:jc w:val="both"/>
        <w:rPr>
          <w:rFonts w:cs="Times New Roman"/>
          <w:szCs w:val="24"/>
        </w:rPr>
      </w:pPr>
    </w:p>
    <w:p w14:paraId="054C91B1" w14:textId="1D5A2024" w:rsidR="001C30F3" w:rsidRDefault="0099300D" w:rsidP="00DF6274">
      <w:pPr>
        <w:jc w:val="center"/>
      </w:pPr>
      <w:r>
        <w:rPr>
          <w:noProof/>
        </w:rPr>
        <w:lastRenderedPageBreak/>
        <w:drawing>
          <wp:inline distT="0" distB="0" distL="0" distR="0" wp14:anchorId="258FD840" wp14:editId="124D4C26">
            <wp:extent cx="5734685" cy="3113405"/>
            <wp:effectExtent l="0" t="0" r="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vanced Spark Application to HN 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4685" cy="3113405"/>
                    </a:xfrm>
                    <a:prstGeom prst="rect">
                      <a:avLst/>
                    </a:prstGeom>
                  </pic:spPr>
                </pic:pic>
              </a:graphicData>
            </a:graphic>
          </wp:inline>
        </w:drawing>
      </w:r>
    </w:p>
    <w:p w14:paraId="3EA77AA1" w14:textId="77777777" w:rsidR="0029584C" w:rsidRDefault="0029584C" w:rsidP="00C46EA6">
      <w:pPr>
        <w:jc w:val="both"/>
      </w:pPr>
    </w:p>
    <w:p w14:paraId="4CDEBF74" w14:textId="00D2282D" w:rsidR="008C737C" w:rsidRDefault="0029584C" w:rsidP="000D30C0">
      <w:pPr>
        <w:pStyle w:val="Caption"/>
        <w:jc w:val="center"/>
        <w:rPr>
          <w:sz w:val="24"/>
          <w:szCs w:val="24"/>
        </w:rPr>
      </w:pPr>
      <w:bookmarkStart w:id="4"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056AC4">
        <w:rPr>
          <w:noProof/>
          <w:sz w:val="24"/>
          <w:szCs w:val="24"/>
        </w:rPr>
        <w:t>4</w:t>
      </w:r>
      <w:r w:rsidRPr="000D30C0">
        <w:rPr>
          <w:sz w:val="24"/>
          <w:szCs w:val="24"/>
        </w:rPr>
        <w:fldChar w:fldCharType="end"/>
      </w:r>
      <w:bookmarkEnd w:id="4"/>
      <w:r w:rsidRPr="000D30C0">
        <w:rPr>
          <w:sz w:val="24"/>
          <w:szCs w:val="24"/>
        </w:rPr>
        <w:t xml:space="preserve"> - Advanced Implementation of a Spark solution</w:t>
      </w: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is specific for Hadoop and big data analysis. Kafka can process and 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2F1EEC1E"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DStream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33A9CE51"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47041B">
        <w:rPr>
          <w:rFonts w:cs="Times New Roman"/>
          <w:color w:val="222222"/>
          <w:shd w:val="clear" w:color="auto" w:fill="FFFFFF"/>
        </w:rPr>
        <w:t>has</w:t>
      </w:r>
      <w:r w:rsidR="00781068">
        <w:rPr>
          <w:rFonts w:cs="Times New Roman"/>
          <w:color w:val="222222"/>
          <w:shd w:val="clear" w:color="auto" w:fill="FFFFFF"/>
        </w:rPr>
        <w:t xml:space="preserve"> to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w:t>
      </w:r>
      <w:r w:rsidR="0064616B">
        <w:rPr>
          <w:rFonts w:cs="Times New Roman"/>
          <w:color w:val="222222"/>
          <w:shd w:val="clear" w:color="auto" w:fill="FFFFFF"/>
        </w:rPr>
        <w:lastRenderedPageBreak/>
        <w:t xml:space="preserve">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w:t>
      </w:r>
      <w:r w:rsidR="00983885">
        <w:rPr>
          <w:rFonts w:cs="Times New Roman"/>
          <w:color w:val="222222"/>
          <w:shd w:val="clear" w:color="auto" w:fill="FFFFFF"/>
        </w:rPr>
        <w:t>utilize</w:t>
      </w:r>
      <w:r w:rsidR="006B6F26">
        <w:rPr>
          <w:rFonts w:cs="Times New Roman"/>
          <w:color w:val="222222"/>
          <w:shd w:val="clear" w:color="auto" w:fill="FFFFFF"/>
        </w:rPr>
        <w:t xml:space="preserve"> numerous underlying data storage technologies, which can range from HBASE</w:t>
      </w:r>
      <w:r w:rsidR="001D6197">
        <w:rPr>
          <w:rFonts w:cs="Times New Roman"/>
          <w:color w:val="222222"/>
          <w:shd w:val="clear" w:color="auto" w:fill="FFFFFF"/>
        </w:rPr>
        <w:t xml:space="preserve">, to MAPR-FS and MAPR-DB. </w:t>
      </w:r>
      <w:r w:rsidR="00EF33C5">
        <w:rPr>
          <w:rFonts w:cs="Times New Roman"/>
          <w:color w:val="222222"/>
          <w:shd w:val="clear" w:color="auto" w:fill="FFFFFF"/>
        </w:rPr>
        <w:t xml:space="preserve">Once the data resides in any of the latter named storage technologies, Spark </w:t>
      </w:r>
      <w:r w:rsidR="001D6FE4">
        <w:rPr>
          <w:rFonts w:cs="Times New Roman"/>
          <w:color w:val="222222"/>
          <w:shd w:val="clear" w:color="auto" w:fill="FFFFFF"/>
        </w:rPr>
        <w:t xml:space="preserve">is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056AC4" w:rsidRPr="00815E82">
        <w:rPr>
          <w:szCs w:val="24"/>
        </w:rPr>
        <w:t xml:space="preserve">Figure </w:t>
      </w:r>
      <w:r w:rsidR="00056AC4">
        <w:rPr>
          <w:noProof/>
          <w:szCs w:val="24"/>
        </w:rPr>
        <w:t>3</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7B21F5E5"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BB63CC">
        <w:rPr>
          <w:rFonts w:cs="Times New Roman"/>
          <w:color w:val="222222"/>
          <w:shd w:val="clear" w:color="auto" w:fill="FFFFFF"/>
        </w:rPr>
        <w:t>Tablea</w:t>
      </w:r>
      <w:r w:rsidR="0047041B">
        <w:rPr>
          <w:rFonts w:cs="Times New Roman"/>
          <w:color w:val="222222"/>
          <w:shd w:val="clear" w:color="auto" w:fill="FFFFFF"/>
        </w:rPr>
        <w:t>u</w:t>
      </w:r>
      <w:r w:rsidR="00BB63CC">
        <w:rPr>
          <w:rFonts w:cs="Times New Roman"/>
          <w:color w:val="222222"/>
          <w:shd w:val="clear" w:color="auto" w:fill="FFFFFF"/>
        </w:rPr>
        <w:t>.</w:t>
      </w:r>
      <w:r w:rsidR="00A535AE">
        <w:rPr>
          <w:rFonts w:cs="Times New Roman"/>
          <w:color w:val="222222"/>
          <w:shd w:val="clear" w:color="auto" w:fill="FFFFFF"/>
        </w:rPr>
        <w:t xml:space="preserve"> Tableau also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Therefore, real-time analytics can be realised via this capability of Tableau. </w:t>
      </w:r>
    </w:p>
    <w:p w14:paraId="2011B593" w14:textId="77777777" w:rsidR="00C6781A" w:rsidRPr="00885A90" w:rsidRDefault="00C6781A" w:rsidP="00885A90">
      <w:pPr>
        <w:jc w:val="both"/>
        <w:rPr>
          <w:rFonts w:cs="Times New Roman"/>
          <w:color w:val="222222"/>
          <w:shd w:val="clear" w:color="auto" w:fill="FFFFFF"/>
        </w:rPr>
      </w:pPr>
    </w:p>
    <w:p w14:paraId="4F449905" w14:textId="77777777" w:rsidR="000B1B0D" w:rsidRDefault="000B1B0D" w:rsidP="00FD54B6">
      <w:pPr>
        <w:spacing w:line="240" w:lineRule="auto"/>
        <w:rPr>
          <w:rFonts w:cs="Times New Roman"/>
          <w:b/>
          <w:bCs/>
          <w:szCs w:val="24"/>
        </w:rPr>
      </w:pPr>
    </w:p>
    <w:p w14:paraId="23DF8C00" w14:textId="33CDAA07" w:rsidR="000B1B0D" w:rsidRPr="000B1B0D" w:rsidRDefault="007B75AA" w:rsidP="00FD54B6">
      <w:pPr>
        <w:pStyle w:val="Heading2"/>
        <w:spacing w:line="240" w:lineRule="auto"/>
      </w:pPr>
      <w:r w:rsidRPr="007B75AA">
        <w:t>Analysis</w:t>
      </w:r>
    </w:p>
    <w:p w14:paraId="440D5170" w14:textId="6F05EF3B" w:rsidR="007B75AA" w:rsidRDefault="007B75AA" w:rsidP="00FD54B6">
      <w:pPr>
        <w:spacing w:line="240" w:lineRule="auto"/>
      </w:pPr>
      <w:r w:rsidRPr="007B75AA">
        <w:t xml:space="preserve">Your analysis tables and graphs. This should be interspersed with commentary so that it can be read as a document. Add appropriate interpretations and discussions of your results and model selection/performance where appropriate. The codebase and necessary resources should be shared to the reader via a repository link with at least five (5) commits as evidence of code management. </w:t>
      </w:r>
    </w:p>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4DF9FE4B" w14:textId="2E5A5E33" w:rsidR="007B75AA" w:rsidRPr="007B75AA" w:rsidRDefault="007B75AA" w:rsidP="00FD54B6">
      <w:pPr>
        <w:spacing w:line="240" w:lineRule="auto"/>
      </w:pPr>
      <w:r w:rsidRPr="007B75AA">
        <w:t xml:space="preserve">Your conclusions from your project. Restate the original objectives and/or problems and contrast this against the obtained achievements. Discuss the limitations of the analysis, such as what you were able to show or what you couldn't show. Include suggestions for further work, such as including other data sources that might be useful for a future analysis and/or more things you could have done if given more time.  </w:t>
      </w:r>
    </w:p>
    <w:p w14:paraId="0A9D5D77" w14:textId="77777777" w:rsidR="007B75AA" w:rsidRPr="007B75AA"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In this task, you will also be assessed for your writing, in that the report must be: </w:t>
      </w:r>
    </w:p>
    <w:p w14:paraId="214BAC98" w14:textId="77777777" w:rsidR="00682001" w:rsidRDefault="00682001" w:rsidP="00FD54B6">
      <w:pPr>
        <w:pStyle w:val="Heading1"/>
        <w:spacing w:line="240" w:lineRule="auto"/>
        <w:jc w:val="both"/>
        <w:rPr>
          <w:rFonts w:cs="Times New Roman"/>
          <w:b w:val="0"/>
          <w:bCs/>
          <w:sz w:val="24"/>
          <w:szCs w:val="24"/>
        </w:rPr>
      </w:pP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lastRenderedPageBreak/>
        <w:t>References</w:t>
      </w:r>
    </w:p>
    <w:p w14:paraId="2F5F3E8A" w14:textId="77777777" w:rsidR="00BD2B08" w:rsidRPr="00BD2B08" w:rsidRDefault="00BD2B08" w:rsidP="00BD2B08"/>
    <w:p w14:paraId="6112A97A" w14:textId="77777777" w:rsidR="00AC1FE8" w:rsidRPr="00AC1FE8" w:rsidRDefault="00BD2B08" w:rsidP="00AC1FE8">
      <w:pPr>
        <w:pStyle w:val="Bibliography"/>
        <w:rPr>
          <w:rFonts w:cs="Times New Roman"/>
        </w:rPr>
      </w:pPr>
      <w:r>
        <w:fldChar w:fldCharType="begin"/>
      </w:r>
      <w:r>
        <w:instrText xml:space="preserve"> ADDIN ZOTERO_BIBL {"uncited":[],"omitted":[],"custom":[]} CSL_BIBLIOGRAPHY </w:instrText>
      </w:r>
      <w:r>
        <w:fldChar w:fldCharType="separate"/>
      </w:r>
      <w:r w:rsidR="00AC1FE8" w:rsidRPr="00AC1FE8">
        <w:rPr>
          <w:rFonts w:cs="Times New Roman"/>
        </w:rPr>
        <w:t xml:space="preserve">Hacker News. (2019). In </w:t>
      </w:r>
      <w:r w:rsidR="00AC1FE8" w:rsidRPr="00AC1FE8">
        <w:rPr>
          <w:rFonts w:cs="Times New Roman"/>
          <w:i/>
          <w:iCs/>
        </w:rPr>
        <w:t>Wikipedia</w:t>
      </w:r>
      <w:r w:rsidR="00AC1FE8" w:rsidRPr="00AC1FE8">
        <w:rPr>
          <w:rFonts w:cs="Times New Roman"/>
        </w:rPr>
        <w:t>. Retrieved from https://en.wikipedia.org/w/index.php?title=Hacker_News&amp;oldid=924206938</w:t>
      </w:r>
    </w:p>
    <w:p w14:paraId="23FCA548" w14:textId="77777777" w:rsidR="00AC1FE8" w:rsidRPr="00AC1FE8" w:rsidRDefault="00AC1FE8" w:rsidP="00AC1FE8">
      <w:pPr>
        <w:pStyle w:val="Bibliography"/>
        <w:rPr>
          <w:rFonts w:cs="Times New Roman"/>
        </w:rPr>
      </w:pPr>
      <w:r w:rsidRPr="00AC1FE8">
        <w:rPr>
          <w:rFonts w:cs="Times New Roman"/>
        </w:rPr>
        <w:t xml:space="preserve">Konnikova, M. (2014, December 17). </w:t>
      </w:r>
      <w:r w:rsidRPr="00AC1FE8">
        <w:rPr>
          <w:rFonts w:cs="Times New Roman"/>
          <w:i/>
          <w:iCs/>
        </w:rPr>
        <w:t>How Headlines Change the Way We Think</w:t>
      </w:r>
      <w:r w:rsidRPr="00AC1FE8">
        <w:rPr>
          <w:rFonts w:cs="Times New Roman"/>
        </w:rPr>
        <w:t>. Retrieved from https://www.newyorker.com/science/maria-konnikova/headlines-change-way-think</w:t>
      </w:r>
    </w:p>
    <w:p w14:paraId="2E5D8D94" w14:textId="77777777" w:rsidR="00AC1FE8" w:rsidRPr="00AC1FE8" w:rsidRDefault="00AC1FE8" w:rsidP="00AC1FE8">
      <w:pPr>
        <w:pStyle w:val="Bibliography"/>
        <w:rPr>
          <w:rFonts w:cs="Times New Roman"/>
        </w:rPr>
      </w:pPr>
      <w:r w:rsidRPr="00AC1FE8">
        <w:rPr>
          <w:rFonts w:cs="Times New Roman"/>
        </w:rPr>
        <w:t>Spark Streaming—Spark 2.4.4 Documentation. (n.d.). Retrieved November 28, 2019, from https://spark.apache.org/docs/latest/streaming-programming-guide.html</w:t>
      </w:r>
    </w:p>
    <w:p w14:paraId="560D391C" w14:textId="77777777" w:rsidR="00AC1FE8" w:rsidRPr="00AC1FE8" w:rsidRDefault="00AC1FE8" w:rsidP="00AC1FE8">
      <w:pPr>
        <w:pStyle w:val="Bibliography"/>
        <w:rPr>
          <w:rFonts w:cs="Times New Roman"/>
        </w:rPr>
      </w:pPr>
      <w:r w:rsidRPr="00AC1FE8">
        <w:rPr>
          <w:rFonts w:cs="Times New Roman"/>
        </w:rPr>
        <w:t xml:space="preserve">Surber, J. R., &amp; Schroeder, M. (2007). Effect of prior domain knowledge and headings on processing of informative text. </w:t>
      </w:r>
      <w:r w:rsidRPr="00AC1FE8">
        <w:rPr>
          <w:rFonts w:cs="Times New Roman"/>
          <w:i/>
          <w:iCs/>
        </w:rPr>
        <w:t>Contemporary Educational Psychology</w:t>
      </w:r>
      <w:r w:rsidRPr="00AC1FE8">
        <w:rPr>
          <w:rFonts w:cs="Times New Roman"/>
        </w:rPr>
        <w:t xml:space="preserve">, </w:t>
      </w:r>
      <w:r w:rsidRPr="00AC1FE8">
        <w:rPr>
          <w:rFonts w:cs="Times New Roman"/>
          <w:i/>
          <w:iCs/>
        </w:rPr>
        <w:t>32</w:t>
      </w:r>
      <w:r w:rsidRPr="00AC1FE8">
        <w:rPr>
          <w:rFonts w:cs="Times New Roman"/>
        </w:rPr>
        <w:t>(3), 485–498. https://doi.org/10.1016/j.cedpsych.2006.08.002</w:t>
      </w:r>
    </w:p>
    <w:p w14:paraId="5454D8E9" w14:textId="77777777" w:rsidR="00AC1FE8" w:rsidRPr="00AC1FE8" w:rsidRDefault="00AC1FE8" w:rsidP="00AC1FE8">
      <w:pPr>
        <w:pStyle w:val="Bibliography"/>
        <w:rPr>
          <w:rFonts w:cs="Times New Roman"/>
        </w:rPr>
      </w:pPr>
      <w:r w:rsidRPr="00AC1FE8">
        <w:rPr>
          <w:rFonts w:cs="Times New Roman"/>
        </w:rPr>
        <w:t xml:space="preserve">Tan, L. I., Phang, W. S., Chin, K. O., Alfred, R., &amp; Anthony, P. (2014). </w:t>
      </w:r>
      <w:r w:rsidRPr="00AC1FE8">
        <w:rPr>
          <w:rFonts w:cs="Times New Roman"/>
          <w:i/>
          <w:iCs/>
        </w:rPr>
        <w:t>Impact of financial news headline and content to market sentiment</w:t>
      </w:r>
      <w:r w:rsidRPr="00AC1FE8">
        <w:rPr>
          <w:rFonts w:cs="Times New Roman"/>
        </w:rPr>
        <w:t>. https://doi.org/10.7763/IJMLC.2014.V4.418</w:t>
      </w:r>
    </w:p>
    <w:p w14:paraId="6D53CA3E" w14:textId="18DA425B" w:rsidR="00657C83" w:rsidRPr="00657C83" w:rsidRDefault="00BD2B08" w:rsidP="00FD54B6">
      <w:pPr>
        <w:spacing w:line="240" w:lineRule="auto"/>
      </w:pPr>
      <w:r>
        <w:fldChar w:fldCharType="end"/>
      </w:r>
    </w:p>
    <w:sectPr w:rsidR="00657C83" w:rsidRPr="00657C83" w:rsidSect="00090DA6">
      <w:headerReference w:type="default" r:id="rId18"/>
      <w:footerReference w:type="default" r:id="rId19"/>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C0093" w14:textId="77777777" w:rsidR="003274E6" w:rsidRDefault="003274E6" w:rsidP="00554994">
      <w:pPr>
        <w:spacing w:after="0" w:line="240" w:lineRule="auto"/>
      </w:pPr>
      <w:r>
        <w:separator/>
      </w:r>
    </w:p>
  </w:endnote>
  <w:endnote w:type="continuationSeparator" w:id="0">
    <w:p w14:paraId="0A7BC05E" w14:textId="77777777" w:rsidR="003274E6" w:rsidRDefault="003274E6" w:rsidP="00554994">
      <w:pPr>
        <w:spacing w:after="0" w:line="240" w:lineRule="auto"/>
      </w:pPr>
      <w:r>
        <w:continuationSeparator/>
      </w:r>
    </w:p>
  </w:endnote>
  <w:endnote w:type="continuationNotice" w:id="1">
    <w:p w14:paraId="47BBF87C" w14:textId="77777777" w:rsidR="003274E6" w:rsidRDefault="003274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E76E6" w14:textId="77777777" w:rsidR="003274E6" w:rsidRDefault="003274E6" w:rsidP="00554994">
      <w:pPr>
        <w:spacing w:after="0" w:line="240" w:lineRule="auto"/>
      </w:pPr>
      <w:r>
        <w:separator/>
      </w:r>
    </w:p>
  </w:footnote>
  <w:footnote w:type="continuationSeparator" w:id="0">
    <w:p w14:paraId="240ED9D8" w14:textId="77777777" w:rsidR="003274E6" w:rsidRDefault="003274E6" w:rsidP="00554994">
      <w:pPr>
        <w:spacing w:after="0" w:line="240" w:lineRule="auto"/>
      </w:pPr>
      <w:r>
        <w:continuationSeparator/>
      </w:r>
    </w:p>
  </w:footnote>
  <w:footnote w:type="continuationNotice" w:id="1">
    <w:p w14:paraId="58F657F2" w14:textId="77777777" w:rsidR="003274E6" w:rsidRDefault="003274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E36028A"/>
    <w:multiLevelType w:val="multilevel"/>
    <w:tmpl w:val="EBE6662E"/>
    <w:lvl w:ilvl="0">
      <w:start w:val="1"/>
      <w:numFmt w:val="lowerLetter"/>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1276"/>
    <w:rsid w:val="00001431"/>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F06"/>
    <w:rsid w:val="000070A6"/>
    <w:rsid w:val="000075C1"/>
    <w:rsid w:val="00010781"/>
    <w:rsid w:val="000126EC"/>
    <w:rsid w:val="00014602"/>
    <w:rsid w:val="00014907"/>
    <w:rsid w:val="00014FF0"/>
    <w:rsid w:val="0001531C"/>
    <w:rsid w:val="0001585E"/>
    <w:rsid w:val="00015C6D"/>
    <w:rsid w:val="00016267"/>
    <w:rsid w:val="000166C3"/>
    <w:rsid w:val="00016743"/>
    <w:rsid w:val="00016ADD"/>
    <w:rsid w:val="00016B42"/>
    <w:rsid w:val="00017DDF"/>
    <w:rsid w:val="00017F41"/>
    <w:rsid w:val="0002073D"/>
    <w:rsid w:val="000208B7"/>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84D"/>
    <w:rsid w:val="00032EE6"/>
    <w:rsid w:val="000330B6"/>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2537"/>
    <w:rsid w:val="000925E2"/>
    <w:rsid w:val="00092783"/>
    <w:rsid w:val="000927F0"/>
    <w:rsid w:val="00092804"/>
    <w:rsid w:val="00092A67"/>
    <w:rsid w:val="00092B22"/>
    <w:rsid w:val="00093847"/>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247"/>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BFA"/>
    <w:rsid w:val="000C7E4A"/>
    <w:rsid w:val="000D0848"/>
    <w:rsid w:val="000D0D92"/>
    <w:rsid w:val="000D0E8D"/>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A0A"/>
    <w:rsid w:val="000D6DA7"/>
    <w:rsid w:val="000D79E5"/>
    <w:rsid w:val="000E03A8"/>
    <w:rsid w:val="000E04AD"/>
    <w:rsid w:val="000E0557"/>
    <w:rsid w:val="000E06DD"/>
    <w:rsid w:val="000E0E2E"/>
    <w:rsid w:val="000E1115"/>
    <w:rsid w:val="000E1518"/>
    <w:rsid w:val="000E1A8B"/>
    <w:rsid w:val="000E20DB"/>
    <w:rsid w:val="000E215D"/>
    <w:rsid w:val="000E21A3"/>
    <w:rsid w:val="000E22B0"/>
    <w:rsid w:val="000E2827"/>
    <w:rsid w:val="000E2E89"/>
    <w:rsid w:val="000E30D6"/>
    <w:rsid w:val="000E4806"/>
    <w:rsid w:val="000E53CB"/>
    <w:rsid w:val="000E55F6"/>
    <w:rsid w:val="000E56D4"/>
    <w:rsid w:val="000E5DFC"/>
    <w:rsid w:val="000E6D64"/>
    <w:rsid w:val="000E7260"/>
    <w:rsid w:val="000E75A8"/>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C21"/>
    <w:rsid w:val="000F5D31"/>
    <w:rsid w:val="000F6701"/>
    <w:rsid w:val="000F6752"/>
    <w:rsid w:val="000F6766"/>
    <w:rsid w:val="000F6801"/>
    <w:rsid w:val="000F692C"/>
    <w:rsid w:val="000F6BEB"/>
    <w:rsid w:val="000F737B"/>
    <w:rsid w:val="000F76F4"/>
    <w:rsid w:val="000F79CE"/>
    <w:rsid w:val="000F7C5D"/>
    <w:rsid w:val="000F7F5C"/>
    <w:rsid w:val="00100C2E"/>
    <w:rsid w:val="00100FB3"/>
    <w:rsid w:val="00101070"/>
    <w:rsid w:val="001015D1"/>
    <w:rsid w:val="00101AAA"/>
    <w:rsid w:val="00103FD8"/>
    <w:rsid w:val="001043F2"/>
    <w:rsid w:val="00104860"/>
    <w:rsid w:val="00104F61"/>
    <w:rsid w:val="001051CB"/>
    <w:rsid w:val="00105A4B"/>
    <w:rsid w:val="00105E60"/>
    <w:rsid w:val="001065F8"/>
    <w:rsid w:val="00107439"/>
    <w:rsid w:val="001077BE"/>
    <w:rsid w:val="00107A9F"/>
    <w:rsid w:val="00107CE8"/>
    <w:rsid w:val="001107DB"/>
    <w:rsid w:val="00110A67"/>
    <w:rsid w:val="00110C1B"/>
    <w:rsid w:val="001116CF"/>
    <w:rsid w:val="00111A30"/>
    <w:rsid w:val="00111B3B"/>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50D"/>
    <w:rsid w:val="00137219"/>
    <w:rsid w:val="0013764B"/>
    <w:rsid w:val="00137FF0"/>
    <w:rsid w:val="001403BE"/>
    <w:rsid w:val="0014048D"/>
    <w:rsid w:val="001407C1"/>
    <w:rsid w:val="00140DF7"/>
    <w:rsid w:val="00140E9E"/>
    <w:rsid w:val="001411FC"/>
    <w:rsid w:val="0014175E"/>
    <w:rsid w:val="00141D2F"/>
    <w:rsid w:val="00142195"/>
    <w:rsid w:val="0014221B"/>
    <w:rsid w:val="0014247A"/>
    <w:rsid w:val="00142EF7"/>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2D6"/>
    <w:rsid w:val="00160329"/>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41"/>
    <w:rsid w:val="00176633"/>
    <w:rsid w:val="00177450"/>
    <w:rsid w:val="001802EA"/>
    <w:rsid w:val="001804F4"/>
    <w:rsid w:val="00181346"/>
    <w:rsid w:val="001813EB"/>
    <w:rsid w:val="00181F7D"/>
    <w:rsid w:val="001823CF"/>
    <w:rsid w:val="001827D5"/>
    <w:rsid w:val="00182F5A"/>
    <w:rsid w:val="00183414"/>
    <w:rsid w:val="00183E88"/>
    <w:rsid w:val="00183FEF"/>
    <w:rsid w:val="00184F9B"/>
    <w:rsid w:val="00186004"/>
    <w:rsid w:val="00186399"/>
    <w:rsid w:val="001868C1"/>
    <w:rsid w:val="001876F8"/>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615"/>
    <w:rsid w:val="001B17EA"/>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305"/>
    <w:rsid w:val="001C6481"/>
    <w:rsid w:val="001C65F6"/>
    <w:rsid w:val="001C69E8"/>
    <w:rsid w:val="001C72AE"/>
    <w:rsid w:val="001C7DB2"/>
    <w:rsid w:val="001C7DF1"/>
    <w:rsid w:val="001C7F2C"/>
    <w:rsid w:val="001D0571"/>
    <w:rsid w:val="001D0A51"/>
    <w:rsid w:val="001D0DA1"/>
    <w:rsid w:val="001D1C2E"/>
    <w:rsid w:val="001D35EA"/>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0B9C"/>
    <w:rsid w:val="001F18E2"/>
    <w:rsid w:val="001F192B"/>
    <w:rsid w:val="001F1FFB"/>
    <w:rsid w:val="001F2031"/>
    <w:rsid w:val="001F24FF"/>
    <w:rsid w:val="001F2957"/>
    <w:rsid w:val="001F297D"/>
    <w:rsid w:val="001F2B28"/>
    <w:rsid w:val="001F33F4"/>
    <w:rsid w:val="001F3A2C"/>
    <w:rsid w:val="001F4220"/>
    <w:rsid w:val="001F43F9"/>
    <w:rsid w:val="001F4673"/>
    <w:rsid w:val="001F4F49"/>
    <w:rsid w:val="001F5370"/>
    <w:rsid w:val="001F6187"/>
    <w:rsid w:val="001F62DB"/>
    <w:rsid w:val="001F66E8"/>
    <w:rsid w:val="001F6D0E"/>
    <w:rsid w:val="001F782C"/>
    <w:rsid w:val="001F79F4"/>
    <w:rsid w:val="00200125"/>
    <w:rsid w:val="00200CAC"/>
    <w:rsid w:val="00200D10"/>
    <w:rsid w:val="0020136A"/>
    <w:rsid w:val="002018F9"/>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D86"/>
    <w:rsid w:val="00206A0A"/>
    <w:rsid w:val="0020732A"/>
    <w:rsid w:val="0020767E"/>
    <w:rsid w:val="00210D3D"/>
    <w:rsid w:val="00210E90"/>
    <w:rsid w:val="002110A6"/>
    <w:rsid w:val="00211A6C"/>
    <w:rsid w:val="00212A16"/>
    <w:rsid w:val="00212C8B"/>
    <w:rsid w:val="002130D0"/>
    <w:rsid w:val="00213CC6"/>
    <w:rsid w:val="00213DA3"/>
    <w:rsid w:val="00214306"/>
    <w:rsid w:val="0021461D"/>
    <w:rsid w:val="0021468C"/>
    <w:rsid w:val="00215DA1"/>
    <w:rsid w:val="00215F59"/>
    <w:rsid w:val="002162DE"/>
    <w:rsid w:val="00216498"/>
    <w:rsid w:val="002171EB"/>
    <w:rsid w:val="002202B1"/>
    <w:rsid w:val="00220A21"/>
    <w:rsid w:val="002215ED"/>
    <w:rsid w:val="00221CC8"/>
    <w:rsid w:val="00221CE6"/>
    <w:rsid w:val="00221E9D"/>
    <w:rsid w:val="00222449"/>
    <w:rsid w:val="002225FC"/>
    <w:rsid w:val="00222B44"/>
    <w:rsid w:val="00222EF5"/>
    <w:rsid w:val="00223203"/>
    <w:rsid w:val="002234A9"/>
    <w:rsid w:val="002237C6"/>
    <w:rsid w:val="00223DC2"/>
    <w:rsid w:val="00224CFC"/>
    <w:rsid w:val="00224E78"/>
    <w:rsid w:val="002256E6"/>
    <w:rsid w:val="00225D2E"/>
    <w:rsid w:val="00227C45"/>
    <w:rsid w:val="00227C49"/>
    <w:rsid w:val="00227E13"/>
    <w:rsid w:val="002300C6"/>
    <w:rsid w:val="002302CF"/>
    <w:rsid w:val="00230423"/>
    <w:rsid w:val="0023068B"/>
    <w:rsid w:val="00231BA8"/>
    <w:rsid w:val="0023227B"/>
    <w:rsid w:val="0023271F"/>
    <w:rsid w:val="00233054"/>
    <w:rsid w:val="002334FD"/>
    <w:rsid w:val="00233D2F"/>
    <w:rsid w:val="00233E38"/>
    <w:rsid w:val="002354F8"/>
    <w:rsid w:val="00236877"/>
    <w:rsid w:val="00236A53"/>
    <w:rsid w:val="00236C7E"/>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8C1"/>
    <w:rsid w:val="00250BA9"/>
    <w:rsid w:val="00250DC4"/>
    <w:rsid w:val="00250E48"/>
    <w:rsid w:val="0025103F"/>
    <w:rsid w:val="0025146E"/>
    <w:rsid w:val="00251781"/>
    <w:rsid w:val="0025189A"/>
    <w:rsid w:val="00251B1D"/>
    <w:rsid w:val="00251FB4"/>
    <w:rsid w:val="00252040"/>
    <w:rsid w:val="002521F4"/>
    <w:rsid w:val="00252383"/>
    <w:rsid w:val="0025277D"/>
    <w:rsid w:val="00252E3F"/>
    <w:rsid w:val="0025302C"/>
    <w:rsid w:val="002534AD"/>
    <w:rsid w:val="00253880"/>
    <w:rsid w:val="002540F1"/>
    <w:rsid w:val="00254A4D"/>
    <w:rsid w:val="002551B1"/>
    <w:rsid w:val="0025579F"/>
    <w:rsid w:val="00255804"/>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75BA"/>
    <w:rsid w:val="002679D0"/>
    <w:rsid w:val="00267B05"/>
    <w:rsid w:val="00267B7C"/>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28"/>
    <w:rsid w:val="002972D2"/>
    <w:rsid w:val="00297353"/>
    <w:rsid w:val="00297518"/>
    <w:rsid w:val="00297794"/>
    <w:rsid w:val="00297CF0"/>
    <w:rsid w:val="00297DAB"/>
    <w:rsid w:val="002A0749"/>
    <w:rsid w:val="002A0794"/>
    <w:rsid w:val="002A10AB"/>
    <w:rsid w:val="002A1A0D"/>
    <w:rsid w:val="002A22D5"/>
    <w:rsid w:val="002A260E"/>
    <w:rsid w:val="002A2B6A"/>
    <w:rsid w:val="002A2C5C"/>
    <w:rsid w:val="002A2D61"/>
    <w:rsid w:val="002A2F2A"/>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B13"/>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DF0"/>
    <w:rsid w:val="002C32A7"/>
    <w:rsid w:val="002C32C5"/>
    <w:rsid w:val="002C3B51"/>
    <w:rsid w:val="002C3B54"/>
    <w:rsid w:val="002C4EDE"/>
    <w:rsid w:val="002C5690"/>
    <w:rsid w:val="002C6737"/>
    <w:rsid w:val="002C6DA3"/>
    <w:rsid w:val="002C7902"/>
    <w:rsid w:val="002D0187"/>
    <w:rsid w:val="002D0292"/>
    <w:rsid w:val="002D0BFC"/>
    <w:rsid w:val="002D1099"/>
    <w:rsid w:val="002D17EA"/>
    <w:rsid w:val="002D2AB0"/>
    <w:rsid w:val="002D2EA9"/>
    <w:rsid w:val="002D30F1"/>
    <w:rsid w:val="002D3519"/>
    <w:rsid w:val="002D388B"/>
    <w:rsid w:val="002D3A21"/>
    <w:rsid w:val="002D435F"/>
    <w:rsid w:val="002D4CD6"/>
    <w:rsid w:val="002D4D21"/>
    <w:rsid w:val="002D4DE3"/>
    <w:rsid w:val="002D51B0"/>
    <w:rsid w:val="002D531E"/>
    <w:rsid w:val="002D5375"/>
    <w:rsid w:val="002D595A"/>
    <w:rsid w:val="002D5AD7"/>
    <w:rsid w:val="002D61EC"/>
    <w:rsid w:val="002D6BF5"/>
    <w:rsid w:val="002D6C89"/>
    <w:rsid w:val="002D6F42"/>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CFA"/>
    <w:rsid w:val="002F2D7C"/>
    <w:rsid w:val="002F3350"/>
    <w:rsid w:val="002F3542"/>
    <w:rsid w:val="002F35B5"/>
    <w:rsid w:val="002F3913"/>
    <w:rsid w:val="002F3C79"/>
    <w:rsid w:val="002F4901"/>
    <w:rsid w:val="002F4A3C"/>
    <w:rsid w:val="002F4BB7"/>
    <w:rsid w:val="002F5394"/>
    <w:rsid w:val="002F546B"/>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1037F"/>
    <w:rsid w:val="003114FB"/>
    <w:rsid w:val="003136AA"/>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713"/>
    <w:rsid w:val="00341821"/>
    <w:rsid w:val="00341EBD"/>
    <w:rsid w:val="00342382"/>
    <w:rsid w:val="003424B1"/>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64F0"/>
    <w:rsid w:val="00376CD6"/>
    <w:rsid w:val="00376D8A"/>
    <w:rsid w:val="00376ED9"/>
    <w:rsid w:val="0037732A"/>
    <w:rsid w:val="00377D81"/>
    <w:rsid w:val="00380109"/>
    <w:rsid w:val="00380201"/>
    <w:rsid w:val="003816B5"/>
    <w:rsid w:val="00381FA5"/>
    <w:rsid w:val="00382719"/>
    <w:rsid w:val="00382E0A"/>
    <w:rsid w:val="003833F0"/>
    <w:rsid w:val="00383A0F"/>
    <w:rsid w:val="00384287"/>
    <w:rsid w:val="00384B5D"/>
    <w:rsid w:val="0038557C"/>
    <w:rsid w:val="00385757"/>
    <w:rsid w:val="00385C60"/>
    <w:rsid w:val="003863E7"/>
    <w:rsid w:val="003863F0"/>
    <w:rsid w:val="003863F5"/>
    <w:rsid w:val="00386753"/>
    <w:rsid w:val="00386F19"/>
    <w:rsid w:val="00387E8E"/>
    <w:rsid w:val="00390CA4"/>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57D"/>
    <w:rsid w:val="003A564B"/>
    <w:rsid w:val="003A588B"/>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25B6"/>
    <w:rsid w:val="003C2933"/>
    <w:rsid w:val="003C33FF"/>
    <w:rsid w:val="003C3F1B"/>
    <w:rsid w:val="003C40CB"/>
    <w:rsid w:val="003C49FD"/>
    <w:rsid w:val="003C4AF0"/>
    <w:rsid w:val="003C5EBC"/>
    <w:rsid w:val="003C74A2"/>
    <w:rsid w:val="003C7B51"/>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C64"/>
    <w:rsid w:val="003E3001"/>
    <w:rsid w:val="003E3104"/>
    <w:rsid w:val="003E32B2"/>
    <w:rsid w:val="003E376B"/>
    <w:rsid w:val="003E3959"/>
    <w:rsid w:val="003E4113"/>
    <w:rsid w:val="003E4391"/>
    <w:rsid w:val="003E48FB"/>
    <w:rsid w:val="003E4A1F"/>
    <w:rsid w:val="003E4CDD"/>
    <w:rsid w:val="003E4E75"/>
    <w:rsid w:val="003E55AF"/>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B3F"/>
    <w:rsid w:val="003F7BEE"/>
    <w:rsid w:val="004004B1"/>
    <w:rsid w:val="004016B9"/>
    <w:rsid w:val="00401BBE"/>
    <w:rsid w:val="00402104"/>
    <w:rsid w:val="00402169"/>
    <w:rsid w:val="00402A1D"/>
    <w:rsid w:val="00403C22"/>
    <w:rsid w:val="00404061"/>
    <w:rsid w:val="004049F1"/>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E0F"/>
    <w:rsid w:val="004150CD"/>
    <w:rsid w:val="004151A0"/>
    <w:rsid w:val="00415223"/>
    <w:rsid w:val="0041583D"/>
    <w:rsid w:val="00415907"/>
    <w:rsid w:val="00415C4A"/>
    <w:rsid w:val="004165CF"/>
    <w:rsid w:val="00416E86"/>
    <w:rsid w:val="00417096"/>
    <w:rsid w:val="00417741"/>
    <w:rsid w:val="0041778A"/>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6F11"/>
    <w:rsid w:val="00427003"/>
    <w:rsid w:val="0042792E"/>
    <w:rsid w:val="0042795F"/>
    <w:rsid w:val="00430299"/>
    <w:rsid w:val="00430339"/>
    <w:rsid w:val="00430714"/>
    <w:rsid w:val="0043080D"/>
    <w:rsid w:val="004312CA"/>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C66"/>
    <w:rsid w:val="00446562"/>
    <w:rsid w:val="00446A55"/>
    <w:rsid w:val="00446E40"/>
    <w:rsid w:val="00447E9D"/>
    <w:rsid w:val="004501B2"/>
    <w:rsid w:val="00450375"/>
    <w:rsid w:val="004504B9"/>
    <w:rsid w:val="004505B0"/>
    <w:rsid w:val="00450A09"/>
    <w:rsid w:val="00451B04"/>
    <w:rsid w:val="00451CFE"/>
    <w:rsid w:val="00451DF4"/>
    <w:rsid w:val="00451F5D"/>
    <w:rsid w:val="00452A00"/>
    <w:rsid w:val="00452A31"/>
    <w:rsid w:val="00453834"/>
    <w:rsid w:val="00453E06"/>
    <w:rsid w:val="004545B1"/>
    <w:rsid w:val="0045492B"/>
    <w:rsid w:val="00454FDD"/>
    <w:rsid w:val="00455616"/>
    <w:rsid w:val="00455641"/>
    <w:rsid w:val="004556A9"/>
    <w:rsid w:val="0045640F"/>
    <w:rsid w:val="00456E9F"/>
    <w:rsid w:val="004578FB"/>
    <w:rsid w:val="00457CD5"/>
    <w:rsid w:val="00457F3F"/>
    <w:rsid w:val="004608C7"/>
    <w:rsid w:val="00460E94"/>
    <w:rsid w:val="0046220B"/>
    <w:rsid w:val="0046227A"/>
    <w:rsid w:val="004624ED"/>
    <w:rsid w:val="00462D0D"/>
    <w:rsid w:val="00462F66"/>
    <w:rsid w:val="00463C1E"/>
    <w:rsid w:val="00463EBD"/>
    <w:rsid w:val="00463EEE"/>
    <w:rsid w:val="00463F2A"/>
    <w:rsid w:val="0046473F"/>
    <w:rsid w:val="00464D95"/>
    <w:rsid w:val="0046531D"/>
    <w:rsid w:val="00465B75"/>
    <w:rsid w:val="00466993"/>
    <w:rsid w:val="00467A76"/>
    <w:rsid w:val="0047041B"/>
    <w:rsid w:val="00470E28"/>
    <w:rsid w:val="00472438"/>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809D8"/>
    <w:rsid w:val="004828E1"/>
    <w:rsid w:val="004838A1"/>
    <w:rsid w:val="00483A8A"/>
    <w:rsid w:val="00483B12"/>
    <w:rsid w:val="0048437B"/>
    <w:rsid w:val="00484C00"/>
    <w:rsid w:val="00484E63"/>
    <w:rsid w:val="00484F56"/>
    <w:rsid w:val="00486CCC"/>
    <w:rsid w:val="004872EE"/>
    <w:rsid w:val="00487D70"/>
    <w:rsid w:val="0049010A"/>
    <w:rsid w:val="00490826"/>
    <w:rsid w:val="00490918"/>
    <w:rsid w:val="004912FA"/>
    <w:rsid w:val="00491D78"/>
    <w:rsid w:val="00491EC0"/>
    <w:rsid w:val="00493028"/>
    <w:rsid w:val="00493371"/>
    <w:rsid w:val="00493B37"/>
    <w:rsid w:val="00493D87"/>
    <w:rsid w:val="00494239"/>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3311"/>
    <w:rsid w:val="004A3D7B"/>
    <w:rsid w:val="004A4AA0"/>
    <w:rsid w:val="004A4E8E"/>
    <w:rsid w:val="004A546D"/>
    <w:rsid w:val="004A5520"/>
    <w:rsid w:val="004A59D9"/>
    <w:rsid w:val="004A5F3D"/>
    <w:rsid w:val="004A5F9E"/>
    <w:rsid w:val="004A5FEF"/>
    <w:rsid w:val="004A64B4"/>
    <w:rsid w:val="004A652F"/>
    <w:rsid w:val="004A694D"/>
    <w:rsid w:val="004A7351"/>
    <w:rsid w:val="004A75D5"/>
    <w:rsid w:val="004A773D"/>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A1F"/>
    <w:rsid w:val="004E43AF"/>
    <w:rsid w:val="004E46FA"/>
    <w:rsid w:val="004E4898"/>
    <w:rsid w:val="004E4B12"/>
    <w:rsid w:val="004E53ED"/>
    <w:rsid w:val="004E5469"/>
    <w:rsid w:val="004E586E"/>
    <w:rsid w:val="004E58B6"/>
    <w:rsid w:val="004E5BD5"/>
    <w:rsid w:val="004E5D92"/>
    <w:rsid w:val="004E6AAA"/>
    <w:rsid w:val="004E78C7"/>
    <w:rsid w:val="004E7ECC"/>
    <w:rsid w:val="004F0600"/>
    <w:rsid w:val="004F0CC1"/>
    <w:rsid w:val="004F0FCB"/>
    <w:rsid w:val="004F110B"/>
    <w:rsid w:val="004F1A43"/>
    <w:rsid w:val="004F1C95"/>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736"/>
    <w:rsid w:val="00503291"/>
    <w:rsid w:val="0050334F"/>
    <w:rsid w:val="00503F90"/>
    <w:rsid w:val="0050483B"/>
    <w:rsid w:val="005050D3"/>
    <w:rsid w:val="005056B3"/>
    <w:rsid w:val="00505AB2"/>
    <w:rsid w:val="00505CC2"/>
    <w:rsid w:val="00506C0F"/>
    <w:rsid w:val="00506FDB"/>
    <w:rsid w:val="0050710B"/>
    <w:rsid w:val="005073B1"/>
    <w:rsid w:val="0050770D"/>
    <w:rsid w:val="005077F7"/>
    <w:rsid w:val="005105A3"/>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9C1"/>
    <w:rsid w:val="00520A78"/>
    <w:rsid w:val="00521A1B"/>
    <w:rsid w:val="00522107"/>
    <w:rsid w:val="005222CE"/>
    <w:rsid w:val="005223A0"/>
    <w:rsid w:val="00522E55"/>
    <w:rsid w:val="00523D09"/>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0DE9"/>
    <w:rsid w:val="00541495"/>
    <w:rsid w:val="00541D9A"/>
    <w:rsid w:val="005421D8"/>
    <w:rsid w:val="0054273F"/>
    <w:rsid w:val="00542770"/>
    <w:rsid w:val="00542E99"/>
    <w:rsid w:val="005432AD"/>
    <w:rsid w:val="00543345"/>
    <w:rsid w:val="005434C5"/>
    <w:rsid w:val="005438CE"/>
    <w:rsid w:val="00543E80"/>
    <w:rsid w:val="00543FC4"/>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7C11"/>
    <w:rsid w:val="0056001E"/>
    <w:rsid w:val="0056027D"/>
    <w:rsid w:val="005604E7"/>
    <w:rsid w:val="0056061D"/>
    <w:rsid w:val="0056094B"/>
    <w:rsid w:val="005609F7"/>
    <w:rsid w:val="00560FE3"/>
    <w:rsid w:val="00561188"/>
    <w:rsid w:val="00561554"/>
    <w:rsid w:val="005621E2"/>
    <w:rsid w:val="00562371"/>
    <w:rsid w:val="00562743"/>
    <w:rsid w:val="00564388"/>
    <w:rsid w:val="00564B60"/>
    <w:rsid w:val="00564E37"/>
    <w:rsid w:val="00565679"/>
    <w:rsid w:val="00565856"/>
    <w:rsid w:val="00565AF8"/>
    <w:rsid w:val="00565FDB"/>
    <w:rsid w:val="00566036"/>
    <w:rsid w:val="00566113"/>
    <w:rsid w:val="005666B1"/>
    <w:rsid w:val="005669F5"/>
    <w:rsid w:val="0057028D"/>
    <w:rsid w:val="00570E36"/>
    <w:rsid w:val="005710F0"/>
    <w:rsid w:val="00571B0F"/>
    <w:rsid w:val="00571ECF"/>
    <w:rsid w:val="00572326"/>
    <w:rsid w:val="00573ACF"/>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F2D"/>
    <w:rsid w:val="005977F9"/>
    <w:rsid w:val="00597B5C"/>
    <w:rsid w:val="005A00A0"/>
    <w:rsid w:val="005A0199"/>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B067C"/>
    <w:rsid w:val="005B0A8B"/>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64C"/>
    <w:rsid w:val="005C0AFE"/>
    <w:rsid w:val="005C1A91"/>
    <w:rsid w:val="005C211F"/>
    <w:rsid w:val="005C2A07"/>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5CB"/>
    <w:rsid w:val="005D0B29"/>
    <w:rsid w:val="005D1934"/>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0D8"/>
    <w:rsid w:val="005E3EF2"/>
    <w:rsid w:val="005E5616"/>
    <w:rsid w:val="005E5853"/>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1452"/>
    <w:rsid w:val="006022AB"/>
    <w:rsid w:val="006022F9"/>
    <w:rsid w:val="00602C48"/>
    <w:rsid w:val="00603D58"/>
    <w:rsid w:val="00604683"/>
    <w:rsid w:val="00604BEB"/>
    <w:rsid w:val="00604C82"/>
    <w:rsid w:val="00606CCC"/>
    <w:rsid w:val="00607017"/>
    <w:rsid w:val="006072D7"/>
    <w:rsid w:val="00607325"/>
    <w:rsid w:val="00607708"/>
    <w:rsid w:val="00607D2B"/>
    <w:rsid w:val="00607FF7"/>
    <w:rsid w:val="00610133"/>
    <w:rsid w:val="006105D8"/>
    <w:rsid w:val="00610E7B"/>
    <w:rsid w:val="00611037"/>
    <w:rsid w:val="0061125A"/>
    <w:rsid w:val="0061227B"/>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AB"/>
    <w:rsid w:val="006224D8"/>
    <w:rsid w:val="006224FC"/>
    <w:rsid w:val="00622547"/>
    <w:rsid w:val="00622BA1"/>
    <w:rsid w:val="00623503"/>
    <w:rsid w:val="006237B8"/>
    <w:rsid w:val="00623A13"/>
    <w:rsid w:val="0062417E"/>
    <w:rsid w:val="00624288"/>
    <w:rsid w:val="006242AC"/>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798"/>
    <w:rsid w:val="00654968"/>
    <w:rsid w:val="006549BE"/>
    <w:rsid w:val="00655054"/>
    <w:rsid w:val="006550E6"/>
    <w:rsid w:val="0065575F"/>
    <w:rsid w:val="00656134"/>
    <w:rsid w:val="0065652A"/>
    <w:rsid w:val="00657336"/>
    <w:rsid w:val="00657393"/>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7651"/>
    <w:rsid w:val="006677CC"/>
    <w:rsid w:val="006707CB"/>
    <w:rsid w:val="0067146C"/>
    <w:rsid w:val="00671623"/>
    <w:rsid w:val="00671F92"/>
    <w:rsid w:val="006730F3"/>
    <w:rsid w:val="006744F8"/>
    <w:rsid w:val="00674569"/>
    <w:rsid w:val="006751B1"/>
    <w:rsid w:val="00675578"/>
    <w:rsid w:val="00675B28"/>
    <w:rsid w:val="00676557"/>
    <w:rsid w:val="0067693E"/>
    <w:rsid w:val="006775F4"/>
    <w:rsid w:val="00680CFC"/>
    <w:rsid w:val="00680D0C"/>
    <w:rsid w:val="006812FF"/>
    <w:rsid w:val="0068134D"/>
    <w:rsid w:val="006813E9"/>
    <w:rsid w:val="0068167A"/>
    <w:rsid w:val="00682001"/>
    <w:rsid w:val="00682EA7"/>
    <w:rsid w:val="00683649"/>
    <w:rsid w:val="00683790"/>
    <w:rsid w:val="0068439B"/>
    <w:rsid w:val="00684AAA"/>
    <w:rsid w:val="006866A2"/>
    <w:rsid w:val="0068690F"/>
    <w:rsid w:val="0068721F"/>
    <w:rsid w:val="006874AC"/>
    <w:rsid w:val="00687A2F"/>
    <w:rsid w:val="00687F45"/>
    <w:rsid w:val="0069092D"/>
    <w:rsid w:val="00690978"/>
    <w:rsid w:val="00690E84"/>
    <w:rsid w:val="00691DAA"/>
    <w:rsid w:val="0069236E"/>
    <w:rsid w:val="00692EA8"/>
    <w:rsid w:val="00692F46"/>
    <w:rsid w:val="00693EAF"/>
    <w:rsid w:val="00695136"/>
    <w:rsid w:val="006951A9"/>
    <w:rsid w:val="006953FB"/>
    <w:rsid w:val="00695CD4"/>
    <w:rsid w:val="00695D09"/>
    <w:rsid w:val="00696814"/>
    <w:rsid w:val="00696D0C"/>
    <w:rsid w:val="006971BE"/>
    <w:rsid w:val="00697544"/>
    <w:rsid w:val="006977EF"/>
    <w:rsid w:val="00697853"/>
    <w:rsid w:val="00697994"/>
    <w:rsid w:val="00697BB3"/>
    <w:rsid w:val="006A07E6"/>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D7D"/>
    <w:rsid w:val="006E2FCA"/>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2060"/>
    <w:rsid w:val="00702FBE"/>
    <w:rsid w:val="00703AEC"/>
    <w:rsid w:val="00703D20"/>
    <w:rsid w:val="0070443D"/>
    <w:rsid w:val="00704576"/>
    <w:rsid w:val="0070498A"/>
    <w:rsid w:val="00705289"/>
    <w:rsid w:val="0070546D"/>
    <w:rsid w:val="00707063"/>
    <w:rsid w:val="0070709E"/>
    <w:rsid w:val="00707445"/>
    <w:rsid w:val="00707A2D"/>
    <w:rsid w:val="00707BE1"/>
    <w:rsid w:val="00707FA3"/>
    <w:rsid w:val="007103AA"/>
    <w:rsid w:val="0071080F"/>
    <w:rsid w:val="00710C75"/>
    <w:rsid w:val="00710D8B"/>
    <w:rsid w:val="00710F18"/>
    <w:rsid w:val="0071153B"/>
    <w:rsid w:val="00711610"/>
    <w:rsid w:val="007117E7"/>
    <w:rsid w:val="00711F31"/>
    <w:rsid w:val="007122EE"/>
    <w:rsid w:val="0071256D"/>
    <w:rsid w:val="007125B6"/>
    <w:rsid w:val="00712615"/>
    <w:rsid w:val="00712663"/>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86F"/>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63D"/>
    <w:rsid w:val="00760199"/>
    <w:rsid w:val="0076022C"/>
    <w:rsid w:val="0076225F"/>
    <w:rsid w:val="007624F8"/>
    <w:rsid w:val="00762653"/>
    <w:rsid w:val="00762ADD"/>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4B19"/>
    <w:rsid w:val="00774E44"/>
    <w:rsid w:val="0077542A"/>
    <w:rsid w:val="00775450"/>
    <w:rsid w:val="00775689"/>
    <w:rsid w:val="00775E7F"/>
    <w:rsid w:val="007765DE"/>
    <w:rsid w:val="007766D9"/>
    <w:rsid w:val="00777759"/>
    <w:rsid w:val="00777E54"/>
    <w:rsid w:val="00780AB5"/>
    <w:rsid w:val="00781068"/>
    <w:rsid w:val="007813F5"/>
    <w:rsid w:val="007815BC"/>
    <w:rsid w:val="007816A2"/>
    <w:rsid w:val="00781976"/>
    <w:rsid w:val="007824E6"/>
    <w:rsid w:val="0078251F"/>
    <w:rsid w:val="00782C67"/>
    <w:rsid w:val="00782D25"/>
    <w:rsid w:val="00782F75"/>
    <w:rsid w:val="0078305F"/>
    <w:rsid w:val="00783577"/>
    <w:rsid w:val="007836D9"/>
    <w:rsid w:val="00783ECF"/>
    <w:rsid w:val="00783F45"/>
    <w:rsid w:val="0078416B"/>
    <w:rsid w:val="007848B3"/>
    <w:rsid w:val="00784CA0"/>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DF4"/>
    <w:rsid w:val="007B03CD"/>
    <w:rsid w:val="007B04C9"/>
    <w:rsid w:val="007B05F7"/>
    <w:rsid w:val="007B06DA"/>
    <w:rsid w:val="007B1293"/>
    <w:rsid w:val="007B1AB9"/>
    <w:rsid w:val="007B1EBB"/>
    <w:rsid w:val="007B232A"/>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7C5"/>
    <w:rsid w:val="007D1ADB"/>
    <w:rsid w:val="007D32B4"/>
    <w:rsid w:val="007D3516"/>
    <w:rsid w:val="007D36D9"/>
    <w:rsid w:val="007D3B17"/>
    <w:rsid w:val="007D3F5A"/>
    <w:rsid w:val="007D478D"/>
    <w:rsid w:val="007D4A1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FF5"/>
    <w:rsid w:val="00806272"/>
    <w:rsid w:val="008063F3"/>
    <w:rsid w:val="0080682F"/>
    <w:rsid w:val="00806A6C"/>
    <w:rsid w:val="00806E4B"/>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0AA3"/>
    <w:rsid w:val="008414E4"/>
    <w:rsid w:val="00841999"/>
    <w:rsid w:val="00841C6F"/>
    <w:rsid w:val="00841F4B"/>
    <w:rsid w:val="008421BE"/>
    <w:rsid w:val="008426F6"/>
    <w:rsid w:val="00843EF6"/>
    <w:rsid w:val="008443F1"/>
    <w:rsid w:val="00846B6D"/>
    <w:rsid w:val="00847BC0"/>
    <w:rsid w:val="00847C1E"/>
    <w:rsid w:val="00847E11"/>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985"/>
    <w:rsid w:val="00862F74"/>
    <w:rsid w:val="00863BBE"/>
    <w:rsid w:val="00863F52"/>
    <w:rsid w:val="00864487"/>
    <w:rsid w:val="0086475C"/>
    <w:rsid w:val="00864819"/>
    <w:rsid w:val="00864B26"/>
    <w:rsid w:val="00864D1A"/>
    <w:rsid w:val="00864E7B"/>
    <w:rsid w:val="00865B09"/>
    <w:rsid w:val="00865B3F"/>
    <w:rsid w:val="00865C6B"/>
    <w:rsid w:val="00866095"/>
    <w:rsid w:val="00866A17"/>
    <w:rsid w:val="00867317"/>
    <w:rsid w:val="00867D38"/>
    <w:rsid w:val="00870A13"/>
    <w:rsid w:val="008718A0"/>
    <w:rsid w:val="00871901"/>
    <w:rsid w:val="00872104"/>
    <w:rsid w:val="008724D2"/>
    <w:rsid w:val="008729BA"/>
    <w:rsid w:val="00873728"/>
    <w:rsid w:val="0087417B"/>
    <w:rsid w:val="00874694"/>
    <w:rsid w:val="00875082"/>
    <w:rsid w:val="0087512D"/>
    <w:rsid w:val="00875AF4"/>
    <w:rsid w:val="008773AE"/>
    <w:rsid w:val="008773E6"/>
    <w:rsid w:val="00877571"/>
    <w:rsid w:val="00877C10"/>
    <w:rsid w:val="00877D32"/>
    <w:rsid w:val="00880294"/>
    <w:rsid w:val="008805FA"/>
    <w:rsid w:val="00880934"/>
    <w:rsid w:val="00880A10"/>
    <w:rsid w:val="00880A54"/>
    <w:rsid w:val="008816A2"/>
    <w:rsid w:val="00881948"/>
    <w:rsid w:val="00881C19"/>
    <w:rsid w:val="00882168"/>
    <w:rsid w:val="0088221B"/>
    <w:rsid w:val="008822FB"/>
    <w:rsid w:val="008825D6"/>
    <w:rsid w:val="00882D66"/>
    <w:rsid w:val="00883474"/>
    <w:rsid w:val="00883820"/>
    <w:rsid w:val="00883A81"/>
    <w:rsid w:val="00883C9A"/>
    <w:rsid w:val="00884656"/>
    <w:rsid w:val="008846FE"/>
    <w:rsid w:val="00885A90"/>
    <w:rsid w:val="0088643A"/>
    <w:rsid w:val="00887D62"/>
    <w:rsid w:val="00887E99"/>
    <w:rsid w:val="00890A2C"/>
    <w:rsid w:val="00890EF4"/>
    <w:rsid w:val="00890FD2"/>
    <w:rsid w:val="00891BFA"/>
    <w:rsid w:val="00891DC1"/>
    <w:rsid w:val="008935BC"/>
    <w:rsid w:val="00894002"/>
    <w:rsid w:val="00894062"/>
    <w:rsid w:val="008940B8"/>
    <w:rsid w:val="00894600"/>
    <w:rsid w:val="00894904"/>
    <w:rsid w:val="00894981"/>
    <w:rsid w:val="00895006"/>
    <w:rsid w:val="00895BC5"/>
    <w:rsid w:val="008960A8"/>
    <w:rsid w:val="008961BD"/>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11BF"/>
    <w:rsid w:val="008B1DF4"/>
    <w:rsid w:val="008B280A"/>
    <w:rsid w:val="008B2D3C"/>
    <w:rsid w:val="008B3C49"/>
    <w:rsid w:val="008B3CE0"/>
    <w:rsid w:val="008B436A"/>
    <w:rsid w:val="008B45C5"/>
    <w:rsid w:val="008B476E"/>
    <w:rsid w:val="008B5E4C"/>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746"/>
    <w:rsid w:val="008C5762"/>
    <w:rsid w:val="008C58C4"/>
    <w:rsid w:val="008C62BF"/>
    <w:rsid w:val="008C678C"/>
    <w:rsid w:val="008C6FF9"/>
    <w:rsid w:val="008C737C"/>
    <w:rsid w:val="008C741E"/>
    <w:rsid w:val="008D0048"/>
    <w:rsid w:val="008D04A4"/>
    <w:rsid w:val="008D0AF2"/>
    <w:rsid w:val="008D0DC8"/>
    <w:rsid w:val="008D0E22"/>
    <w:rsid w:val="008D29B9"/>
    <w:rsid w:val="008D2B1A"/>
    <w:rsid w:val="008D2E1B"/>
    <w:rsid w:val="008D39F5"/>
    <w:rsid w:val="008D406E"/>
    <w:rsid w:val="008D4273"/>
    <w:rsid w:val="008D451A"/>
    <w:rsid w:val="008D4CB3"/>
    <w:rsid w:val="008D4D91"/>
    <w:rsid w:val="008D50AF"/>
    <w:rsid w:val="008D5B66"/>
    <w:rsid w:val="008D5F3E"/>
    <w:rsid w:val="008D63E3"/>
    <w:rsid w:val="008D6A36"/>
    <w:rsid w:val="008D7469"/>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C28"/>
    <w:rsid w:val="008E3042"/>
    <w:rsid w:val="008E3055"/>
    <w:rsid w:val="008E431C"/>
    <w:rsid w:val="008E6272"/>
    <w:rsid w:val="008E6B93"/>
    <w:rsid w:val="008E7B00"/>
    <w:rsid w:val="008F1C80"/>
    <w:rsid w:val="008F1F2B"/>
    <w:rsid w:val="008F235D"/>
    <w:rsid w:val="008F2769"/>
    <w:rsid w:val="008F2E7F"/>
    <w:rsid w:val="008F310D"/>
    <w:rsid w:val="008F360E"/>
    <w:rsid w:val="008F3FD9"/>
    <w:rsid w:val="008F4107"/>
    <w:rsid w:val="008F4150"/>
    <w:rsid w:val="008F436B"/>
    <w:rsid w:val="008F43E7"/>
    <w:rsid w:val="008F47EE"/>
    <w:rsid w:val="008F4AFF"/>
    <w:rsid w:val="008F4BFD"/>
    <w:rsid w:val="008F4F5C"/>
    <w:rsid w:val="008F50D1"/>
    <w:rsid w:val="008F5255"/>
    <w:rsid w:val="008F550E"/>
    <w:rsid w:val="008F553B"/>
    <w:rsid w:val="008F58DC"/>
    <w:rsid w:val="008F5D9C"/>
    <w:rsid w:val="008F5FB2"/>
    <w:rsid w:val="008F6585"/>
    <w:rsid w:val="008F683D"/>
    <w:rsid w:val="008F6ADA"/>
    <w:rsid w:val="008F6E25"/>
    <w:rsid w:val="008F6F26"/>
    <w:rsid w:val="008F7208"/>
    <w:rsid w:val="008F7B2F"/>
    <w:rsid w:val="0090078F"/>
    <w:rsid w:val="00900ACC"/>
    <w:rsid w:val="00900D04"/>
    <w:rsid w:val="009013FA"/>
    <w:rsid w:val="009027A2"/>
    <w:rsid w:val="009028DB"/>
    <w:rsid w:val="00902FD4"/>
    <w:rsid w:val="00904085"/>
    <w:rsid w:val="0090475B"/>
    <w:rsid w:val="0090541B"/>
    <w:rsid w:val="0090618A"/>
    <w:rsid w:val="009061E8"/>
    <w:rsid w:val="00906391"/>
    <w:rsid w:val="0090651D"/>
    <w:rsid w:val="009072D5"/>
    <w:rsid w:val="00907885"/>
    <w:rsid w:val="00907C3D"/>
    <w:rsid w:val="00907F3C"/>
    <w:rsid w:val="0091001D"/>
    <w:rsid w:val="009102CB"/>
    <w:rsid w:val="0091096F"/>
    <w:rsid w:val="009113BF"/>
    <w:rsid w:val="00911400"/>
    <w:rsid w:val="00911B8B"/>
    <w:rsid w:val="00911D3D"/>
    <w:rsid w:val="00911E42"/>
    <w:rsid w:val="0091303E"/>
    <w:rsid w:val="00913588"/>
    <w:rsid w:val="00913805"/>
    <w:rsid w:val="00913EBC"/>
    <w:rsid w:val="009140C0"/>
    <w:rsid w:val="009144FC"/>
    <w:rsid w:val="00914E9A"/>
    <w:rsid w:val="00914EF1"/>
    <w:rsid w:val="009150B1"/>
    <w:rsid w:val="00916123"/>
    <w:rsid w:val="00916398"/>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2B84"/>
    <w:rsid w:val="00922EC8"/>
    <w:rsid w:val="009235C3"/>
    <w:rsid w:val="0092387D"/>
    <w:rsid w:val="00923E57"/>
    <w:rsid w:val="009240A1"/>
    <w:rsid w:val="009240D9"/>
    <w:rsid w:val="009241E7"/>
    <w:rsid w:val="00924403"/>
    <w:rsid w:val="00924ED8"/>
    <w:rsid w:val="00925C0D"/>
    <w:rsid w:val="0092655B"/>
    <w:rsid w:val="00926962"/>
    <w:rsid w:val="00926D99"/>
    <w:rsid w:val="00927345"/>
    <w:rsid w:val="00927436"/>
    <w:rsid w:val="009279C8"/>
    <w:rsid w:val="00927A01"/>
    <w:rsid w:val="00930F30"/>
    <w:rsid w:val="00931B66"/>
    <w:rsid w:val="009320E9"/>
    <w:rsid w:val="0093218B"/>
    <w:rsid w:val="00932964"/>
    <w:rsid w:val="009335C4"/>
    <w:rsid w:val="00933F7B"/>
    <w:rsid w:val="00934015"/>
    <w:rsid w:val="0093415C"/>
    <w:rsid w:val="009342E5"/>
    <w:rsid w:val="0093468F"/>
    <w:rsid w:val="0093475A"/>
    <w:rsid w:val="00934A08"/>
    <w:rsid w:val="00935EB0"/>
    <w:rsid w:val="00936C8A"/>
    <w:rsid w:val="00936E72"/>
    <w:rsid w:val="00937783"/>
    <w:rsid w:val="009379D4"/>
    <w:rsid w:val="009406B3"/>
    <w:rsid w:val="009409EE"/>
    <w:rsid w:val="0094150D"/>
    <w:rsid w:val="00941A4D"/>
    <w:rsid w:val="009428DB"/>
    <w:rsid w:val="00943357"/>
    <w:rsid w:val="009433ED"/>
    <w:rsid w:val="0094345C"/>
    <w:rsid w:val="0094347F"/>
    <w:rsid w:val="009436AE"/>
    <w:rsid w:val="00943DDB"/>
    <w:rsid w:val="00944679"/>
    <w:rsid w:val="009465EB"/>
    <w:rsid w:val="009467A2"/>
    <w:rsid w:val="00946882"/>
    <w:rsid w:val="00946D3F"/>
    <w:rsid w:val="00946DAA"/>
    <w:rsid w:val="00947C1D"/>
    <w:rsid w:val="00947E47"/>
    <w:rsid w:val="0095040D"/>
    <w:rsid w:val="00950413"/>
    <w:rsid w:val="009508E4"/>
    <w:rsid w:val="00950BD6"/>
    <w:rsid w:val="00950C3D"/>
    <w:rsid w:val="0095142C"/>
    <w:rsid w:val="00951C2D"/>
    <w:rsid w:val="00951F53"/>
    <w:rsid w:val="009520AB"/>
    <w:rsid w:val="00952360"/>
    <w:rsid w:val="00952C0A"/>
    <w:rsid w:val="00953316"/>
    <w:rsid w:val="009554FC"/>
    <w:rsid w:val="0095564C"/>
    <w:rsid w:val="009559F8"/>
    <w:rsid w:val="00955E36"/>
    <w:rsid w:val="00956685"/>
    <w:rsid w:val="00956A4A"/>
    <w:rsid w:val="00956C13"/>
    <w:rsid w:val="00957058"/>
    <w:rsid w:val="00957D43"/>
    <w:rsid w:val="00957E5B"/>
    <w:rsid w:val="00960739"/>
    <w:rsid w:val="00961605"/>
    <w:rsid w:val="009621A4"/>
    <w:rsid w:val="009621AE"/>
    <w:rsid w:val="009626D6"/>
    <w:rsid w:val="00962A6B"/>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10D6"/>
    <w:rsid w:val="00982328"/>
    <w:rsid w:val="0098366B"/>
    <w:rsid w:val="00983885"/>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00D"/>
    <w:rsid w:val="00993124"/>
    <w:rsid w:val="009933A5"/>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614"/>
    <w:rsid w:val="009C3897"/>
    <w:rsid w:val="009C3C83"/>
    <w:rsid w:val="009C3D13"/>
    <w:rsid w:val="009C3F16"/>
    <w:rsid w:val="009C5014"/>
    <w:rsid w:val="009C5362"/>
    <w:rsid w:val="009C54AA"/>
    <w:rsid w:val="009C63C6"/>
    <w:rsid w:val="009C6D49"/>
    <w:rsid w:val="009C76C8"/>
    <w:rsid w:val="009D0689"/>
    <w:rsid w:val="009D0CAE"/>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10535"/>
    <w:rsid w:val="00A106BC"/>
    <w:rsid w:val="00A108AB"/>
    <w:rsid w:val="00A10FEC"/>
    <w:rsid w:val="00A11039"/>
    <w:rsid w:val="00A114E1"/>
    <w:rsid w:val="00A119A1"/>
    <w:rsid w:val="00A11AE9"/>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75E"/>
    <w:rsid w:val="00A23BE7"/>
    <w:rsid w:val="00A247D8"/>
    <w:rsid w:val="00A25853"/>
    <w:rsid w:val="00A25B60"/>
    <w:rsid w:val="00A25B7B"/>
    <w:rsid w:val="00A25C94"/>
    <w:rsid w:val="00A25E12"/>
    <w:rsid w:val="00A25ECC"/>
    <w:rsid w:val="00A26746"/>
    <w:rsid w:val="00A26CD9"/>
    <w:rsid w:val="00A270DB"/>
    <w:rsid w:val="00A274A6"/>
    <w:rsid w:val="00A27AFD"/>
    <w:rsid w:val="00A27D9A"/>
    <w:rsid w:val="00A27DD0"/>
    <w:rsid w:val="00A300A6"/>
    <w:rsid w:val="00A3022F"/>
    <w:rsid w:val="00A309FA"/>
    <w:rsid w:val="00A31B34"/>
    <w:rsid w:val="00A32C73"/>
    <w:rsid w:val="00A33042"/>
    <w:rsid w:val="00A33533"/>
    <w:rsid w:val="00A33BB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5AE"/>
    <w:rsid w:val="00A5380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4CCB"/>
    <w:rsid w:val="00A65370"/>
    <w:rsid w:val="00A656CA"/>
    <w:rsid w:val="00A65A45"/>
    <w:rsid w:val="00A65E4B"/>
    <w:rsid w:val="00A66E72"/>
    <w:rsid w:val="00A670C6"/>
    <w:rsid w:val="00A672CC"/>
    <w:rsid w:val="00A678F4"/>
    <w:rsid w:val="00A67B9E"/>
    <w:rsid w:val="00A67EE3"/>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90F10"/>
    <w:rsid w:val="00A912D7"/>
    <w:rsid w:val="00A91550"/>
    <w:rsid w:val="00A91E22"/>
    <w:rsid w:val="00A9287F"/>
    <w:rsid w:val="00A92A5A"/>
    <w:rsid w:val="00A93A7C"/>
    <w:rsid w:val="00A93D4D"/>
    <w:rsid w:val="00A943CA"/>
    <w:rsid w:val="00A94EB5"/>
    <w:rsid w:val="00A953FC"/>
    <w:rsid w:val="00A956E7"/>
    <w:rsid w:val="00A95701"/>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4D"/>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9B6"/>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DAD"/>
    <w:rsid w:val="00AD2E2D"/>
    <w:rsid w:val="00AD2F68"/>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E0286"/>
    <w:rsid w:val="00AE04F1"/>
    <w:rsid w:val="00AE0971"/>
    <w:rsid w:val="00AE0E29"/>
    <w:rsid w:val="00AE118D"/>
    <w:rsid w:val="00AE11C9"/>
    <w:rsid w:val="00AE1512"/>
    <w:rsid w:val="00AE193E"/>
    <w:rsid w:val="00AE2A1A"/>
    <w:rsid w:val="00AE2D17"/>
    <w:rsid w:val="00AE2EAE"/>
    <w:rsid w:val="00AE30C8"/>
    <w:rsid w:val="00AE324A"/>
    <w:rsid w:val="00AE3D89"/>
    <w:rsid w:val="00AE4A8F"/>
    <w:rsid w:val="00AE4CCE"/>
    <w:rsid w:val="00AE4D7A"/>
    <w:rsid w:val="00AE4F1C"/>
    <w:rsid w:val="00AE5593"/>
    <w:rsid w:val="00AE58AB"/>
    <w:rsid w:val="00AE5A29"/>
    <w:rsid w:val="00AE5A6C"/>
    <w:rsid w:val="00AE5E53"/>
    <w:rsid w:val="00AE6227"/>
    <w:rsid w:val="00AE62C9"/>
    <w:rsid w:val="00AE73C4"/>
    <w:rsid w:val="00AE7737"/>
    <w:rsid w:val="00AE78E3"/>
    <w:rsid w:val="00AF0765"/>
    <w:rsid w:val="00AF09C6"/>
    <w:rsid w:val="00AF0FEC"/>
    <w:rsid w:val="00AF1060"/>
    <w:rsid w:val="00AF16F8"/>
    <w:rsid w:val="00AF1CE9"/>
    <w:rsid w:val="00AF1D3B"/>
    <w:rsid w:val="00AF2059"/>
    <w:rsid w:val="00AF43FA"/>
    <w:rsid w:val="00AF566C"/>
    <w:rsid w:val="00AF5B2A"/>
    <w:rsid w:val="00AF60C5"/>
    <w:rsid w:val="00AF6B16"/>
    <w:rsid w:val="00AF6BEA"/>
    <w:rsid w:val="00AF6E62"/>
    <w:rsid w:val="00AF753C"/>
    <w:rsid w:val="00AF7729"/>
    <w:rsid w:val="00AF782E"/>
    <w:rsid w:val="00B00056"/>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53FC"/>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A60"/>
    <w:rsid w:val="00B32052"/>
    <w:rsid w:val="00B32416"/>
    <w:rsid w:val="00B328E0"/>
    <w:rsid w:val="00B3334C"/>
    <w:rsid w:val="00B334B1"/>
    <w:rsid w:val="00B33CF7"/>
    <w:rsid w:val="00B34293"/>
    <w:rsid w:val="00B34867"/>
    <w:rsid w:val="00B34B08"/>
    <w:rsid w:val="00B3562E"/>
    <w:rsid w:val="00B35744"/>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5CB"/>
    <w:rsid w:val="00B46E20"/>
    <w:rsid w:val="00B46E34"/>
    <w:rsid w:val="00B46E46"/>
    <w:rsid w:val="00B47407"/>
    <w:rsid w:val="00B50D36"/>
    <w:rsid w:val="00B51147"/>
    <w:rsid w:val="00B514B4"/>
    <w:rsid w:val="00B515A9"/>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67B"/>
    <w:rsid w:val="00B57D63"/>
    <w:rsid w:val="00B600B5"/>
    <w:rsid w:val="00B60B39"/>
    <w:rsid w:val="00B60D73"/>
    <w:rsid w:val="00B61362"/>
    <w:rsid w:val="00B61410"/>
    <w:rsid w:val="00B61E07"/>
    <w:rsid w:val="00B62831"/>
    <w:rsid w:val="00B62E50"/>
    <w:rsid w:val="00B6384A"/>
    <w:rsid w:val="00B6387F"/>
    <w:rsid w:val="00B63BC5"/>
    <w:rsid w:val="00B63CF3"/>
    <w:rsid w:val="00B645B9"/>
    <w:rsid w:val="00B6479D"/>
    <w:rsid w:val="00B64886"/>
    <w:rsid w:val="00B666B1"/>
    <w:rsid w:val="00B66FF7"/>
    <w:rsid w:val="00B67A1E"/>
    <w:rsid w:val="00B67B87"/>
    <w:rsid w:val="00B67E4C"/>
    <w:rsid w:val="00B67FB2"/>
    <w:rsid w:val="00B70230"/>
    <w:rsid w:val="00B70721"/>
    <w:rsid w:val="00B70FAB"/>
    <w:rsid w:val="00B71A1E"/>
    <w:rsid w:val="00B7244E"/>
    <w:rsid w:val="00B735C2"/>
    <w:rsid w:val="00B7390D"/>
    <w:rsid w:val="00B73AF5"/>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702"/>
    <w:rsid w:val="00BB0AA1"/>
    <w:rsid w:val="00BB1043"/>
    <w:rsid w:val="00BB1316"/>
    <w:rsid w:val="00BB1483"/>
    <w:rsid w:val="00BB178D"/>
    <w:rsid w:val="00BB1A0E"/>
    <w:rsid w:val="00BB1C18"/>
    <w:rsid w:val="00BB1E0E"/>
    <w:rsid w:val="00BB2C96"/>
    <w:rsid w:val="00BB3028"/>
    <w:rsid w:val="00BB3AE5"/>
    <w:rsid w:val="00BB3F81"/>
    <w:rsid w:val="00BB4B64"/>
    <w:rsid w:val="00BB51B6"/>
    <w:rsid w:val="00BB5257"/>
    <w:rsid w:val="00BB5717"/>
    <w:rsid w:val="00BB62EF"/>
    <w:rsid w:val="00BB63CC"/>
    <w:rsid w:val="00BB67B5"/>
    <w:rsid w:val="00BB6861"/>
    <w:rsid w:val="00BB6AE3"/>
    <w:rsid w:val="00BB6C63"/>
    <w:rsid w:val="00BB6D7F"/>
    <w:rsid w:val="00BC13BF"/>
    <w:rsid w:val="00BC1B7F"/>
    <w:rsid w:val="00BC20AF"/>
    <w:rsid w:val="00BC268B"/>
    <w:rsid w:val="00BC2C0E"/>
    <w:rsid w:val="00BC2DC7"/>
    <w:rsid w:val="00BC3316"/>
    <w:rsid w:val="00BC3B28"/>
    <w:rsid w:val="00BC467B"/>
    <w:rsid w:val="00BC498E"/>
    <w:rsid w:val="00BC4AC4"/>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47D"/>
    <w:rsid w:val="00C037B1"/>
    <w:rsid w:val="00C038ED"/>
    <w:rsid w:val="00C0395B"/>
    <w:rsid w:val="00C039BD"/>
    <w:rsid w:val="00C03FC8"/>
    <w:rsid w:val="00C043B7"/>
    <w:rsid w:val="00C04492"/>
    <w:rsid w:val="00C044CC"/>
    <w:rsid w:val="00C05437"/>
    <w:rsid w:val="00C058C7"/>
    <w:rsid w:val="00C05D08"/>
    <w:rsid w:val="00C05E04"/>
    <w:rsid w:val="00C06186"/>
    <w:rsid w:val="00C0635E"/>
    <w:rsid w:val="00C06786"/>
    <w:rsid w:val="00C068D3"/>
    <w:rsid w:val="00C06E28"/>
    <w:rsid w:val="00C06EC6"/>
    <w:rsid w:val="00C072EC"/>
    <w:rsid w:val="00C077B9"/>
    <w:rsid w:val="00C07E12"/>
    <w:rsid w:val="00C07FA1"/>
    <w:rsid w:val="00C1035D"/>
    <w:rsid w:val="00C1043F"/>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4E8"/>
    <w:rsid w:val="00C27659"/>
    <w:rsid w:val="00C279C7"/>
    <w:rsid w:val="00C27A48"/>
    <w:rsid w:val="00C27B43"/>
    <w:rsid w:val="00C3057E"/>
    <w:rsid w:val="00C30990"/>
    <w:rsid w:val="00C31070"/>
    <w:rsid w:val="00C3122A"/>
    <w:rsid w:val="00C31BE2"/>
    <w:rsid w:val="00C32558"/>
    <w:rsid w:val="00C32D2E"/>
    <w:rsid w:val="00C333D8"/>
    <w:rsid w:val="00C3344C"/>
    <w:rsid w:val="00C33DDB"/>
    <w:rsid w:val="00C3432D"/>
    <w:rsid w:val="00C34746"/>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68C"/>
    <w:rsid w:val="00C527CF"/>
    <w:rsid w:val="00C52E01"/>
    <w:rsid w:val="00C52E65"/>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079B"/>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70673"/>
    <w:rsid w:val="00C70D14"/>
    <w:rsid w:val="00C70F98"/>
    <w:rsid w:val="00C710B3"/>
    <w:rsid w:val="00C71450"/>
    <w:rsid w:val="00C715A1"/>
    <w:rsid w:val="00C717C4"/>
    <w:rsid w:val="00C71DA2"/>
    <w:rsid w:val="00C7219D"/>
    <w:rsid w:val="00C73324"/>
    <w:rsid w:val="00C73BCE"/>
    <w:rsid w:val="00C74B28"/>
    <w:rsid w:val="00C751F3"/>
    <w:rsid w:val="00C75497"/>
    <w:rsid w:val="00C75499"/>
    <w:rsid w:val="00C75A42"/>
    <w:rsid w:val="00C75F55"/>
    <w:rsid w:val="00C7655C"/>
    <w:rsid w:val="00C76588"/>
    <w:rsid w:val="00C76A9A"/>
    <w:rsid w:val="00C772C4"/>
    <w:rsid w:val="00C77422"/>
    <w:rsid w:val="00C7794E"/>
    <w:rsid w:val="00C77AF1"/>
    <w:rsid w:val="00C77D81"/>
    <w:rsid w:val="00C8005A"/>
    <w:rsid w:val="00C80AA8"/>
    <w:rsid w:val="00C80DDE"/>
    <w:rsid w:val="00C8270A"/>
    <w:rsid w:val="00C827F5"/>
    <w:rsid w:val="00C82A19"/>
    <w:rsid w:val="00C82F83"/>
    <w:rsid w:val="00C83736"/>
    <w:rsid w:val="00C84861"/>
    <w:rsid w:val="00C858EE"/>
    <w:rsid w:val="00C85F98"/>
    <w:rsid w:val="00C86662"/>
    <w:rsid w:val="00C86A8D"/>
    <w:rsid w:val="00C86CE6"/>
    <w:rsid w:val="00C870CA"/>
    <w:rsid w:val="00C8714C"/>
    <w:rsid w:val="00C8743E"/>
    <w:rsid w:val="00C9131D"/>
    <w:rsid w:val="00C91D5E"/>
    <w:rsid w:val="00C91FAE"/>
    <w:rsid w:val="00C9221B"/>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400E"/>
    <w:rsid w:val="00CA436A"/>
    <w:rsid w:val="00CA4834"/>
    <w:rsid w:val="00CA490F"/>
    <w:rsid w:val="00CA579D"/>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7E1D"/>
    <w:rsid w:val="00CC006E"/>
    <w:rsid w:val="00CC06AD"/>
    <w:rsid w:val="00CC0FCD"/>
    <w:rsid w:val="00CC1045"/>
    <w:rsid w:val="00CC1132"/>
    <w:rsid w:val="00CC1AEE"/>
    <w:rsid w:val="00CC2160"/>
    <w:rsid w:val="00CC325D"/>
    <w:rsid w:val="00CC3807"/>
    <w:rsid w:val="00CC423A"/>
    <w:rsid w:val="00CC42DA"/>
    <w:rsid w:val="00CC465B"/>
    <w:rsid w:val="00CC465C"/>
    <w:rsid w:val="00CC4813"/>
    <w:rsid w:val="00CC48D8"/>
    <w:rsid w:val="00CC4B16"/>
    <w:rsid w:val="00CC520D"/>
    <w:rsid w:val="00CC58BB"/>
    <w:rsid w:val="00CC5C57"/>
    <w:rsid w:val="00CC6D56"/>
    <w:rsid w:val="00CC6E31"/>
    <w:rsid w:val="00CC7E18"/>
    <w:rsid w:val="00CD01D3"/>
    <w:rsid w:val="00CD0AF6"/>
    <w:rsid w:val="00CD0B5A"/>
    <w:rsid w:val="00CD0CF6"/>
    <w:rsid w:val="00CD15A0"/>
    <w:rsid w:val="00CD1EBA"/>
    <w:rsid w:val="00CD2254"/>
    <w:rsid w:val="00CD22F2"/>
    <w:rsid w:val="00CD2351"/>
    <w:rsid w:val="00CD298D"/>
    <w:rsid w:val="00CD2F23"/>
    <w:rsid w:val="00CD3241"/>
    <w:rsid w:val="00CD3B39"/>
    <w:rsid w:val="00CD3D89"/>
    <w:rsid w:val="00CD46E2"/>
    <w:rsid w:val="00CD5146"/>
    <w:rsid w:val="00CD561D"/>
    <w:rsid w:val="00CD622A"/>
    <w:rsid w:val="00CD6260"/>
    <w:rsid w:val="00CD6946"/>
    <w:rsid w:val="00CD6BD8"/>
    <w:rsid w:val="00CD71B0"/>
    <w:rsid w:val="00CD721D"/>
    <w:rsid w:val="00CD7FA5"/>
    <w:rsid w:val="00CE0324"/>
    <w:rsid w:val="00CE03D5"/>
    <w:rsid w:val="00CE0529"/>
    <w:rsid w:val="00CE1CF5"/>
    <w:rsid w:val="00CE2045"/>
    <w:rsid w:val="00CE2446"/>
    <w:rsid w:val="00CE2CAA"/>
    <w:rsid w:val="00CE2EAA"/>
    <w:rsid w:val="00CE3278"/>
    <w:rsid w:val="00CE4B19"/>
    <w:rsid w:val="00CE4F57"/>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4937"/>
    <w:rsid w:val="00D04E3D"/>
    <w:rsid w:val="00D052F0"/>
    <w:rsid w:val="00D05385"/>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7D2"/>
    <w:rsid w:val="00D207E1"/>
    <w:rsid w:val="00D20EDA"/>
    <w:rsid w:val="00D21D0D"/>
    <w:rsid w:val="00D225E3"/>
    <w:rsid w:val="00D22E72"/>
    <w:rsid w:val="00D234A1"/>
    <w:rsid w:val="00D23794"/>
    <w:rsid w:val="00D23980"/>
    <w:rsid w:val="00D23CB9"/>
    <w:rsid w:val="00D24271"/>
    <w:rsid w:val="00D2513E"/>
    <w:rsid w:val="00D253A5"/>
    <w:rsid w:val="00D253A6"/>
    <w:rsid w:val="00D259A9"/>
    <w:rsid w:val="00D25A35"/>
    <w:rsid w:val="00D264DE"/>
    <w:rsid w:val="00D265CB"/>
    <w:rsid w:val="00D2691E"/>
    <w:rsid w:val="00D26A75"/>
    <w:rsid w:val="00D27943"/>
    <w:rsid w:val="00D27A29"/>
    <w:rsid w:val="00D27C10"/>
    <w:rsid w:val="00D30652"/>
    <w:rsid w:val="00D313E0"/>
    <w:rsid w:val="00D3175D"/>
    <w:rsid w:val="00D31B5D"/>
    <w:rsid w:val="00D31C38"/>
    <w:rsid w:val="00D32D6B"/>
    <w:rsid w:val="00D32DD4"/>
    <w:rsid w:val="00D33082"/>
    <w:rsid w:val="00D355FC"/>
    <w:rsid w:val="00D358FB"/>
    <w:rsid w:val="00D35D8D"/>
    <w:rsid w:val="00D36821"/>
    <w:rsid w:val="00D3691F"/>
    <w:rsid w:val="00D37204"/>
    <w:rsid w:val="00D375ED"/>
    <w:rsid w:val="00D37A19"/>
    <w:rsid w:val="00D37C61"/>
    <w:rsid w:val="00D4042F"/>
    <w:rsid w:val="00D406AE"/>
    <w:rsid w:val="00D40CDD"/>
    <w:rsid w:val="00D41671"/>
    <w:rsid w:val="00D41E42"/>
    <w:rsid w:val="00D42E8D"/>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2E28"/>
    <w:rsid w:val="00D532DD"/>
    <w:rsid w:val="00D5351E"/>
    <w:rsid w:val="00D53888"/>
    <w:rsid w:val="00D53F37"/>
    <w:rsid w:val="00D55316"/>
    <w:rsid w:val="00D55DAC"/>
    <w:rsid w:val="00D5637A"/>
    <w:rsid w:val="00D567A1"/>
    <w:rsid w:val="00D56A8E"/>
    <w:rsid w:val="00D57FA7"/>
    <w:rsid w:val="00D603C8"/>
    <w:rsid w:val="00D60CAB"/>
    <w:rsid w:val="00D60F25"/>
    <w:rsid w:val="00D60FE2"/>
    <w:rsid w:val="00D612DC"/>
    <w:rsid w:val="00D619D3"/>
    <w:rsid w:val="00D61C34"/>
    <w:rsid w:val="00D61FCD"/>
    <w:rsid w:val="00D61FD6"/>
    <w:rsid w:val="00D6285E"/>
    <w:rsid w:val="00D62F3F"/>
    <w:rsid w:val="00D63386"/>
    <w:rsid w:val="00D636E3"/>
    <w:rsid w:val="00D63FE5"/>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300C"/>
    <w:rsid w:val="00D940F4"/>
    <w:rsid w:val="00D94142"/>
    <w:rsid w:val="00D948F5"/>
    <w:rsid w:val="00D95B3A"/>
    <w:rsid w:val="00D95EF6"/>
    <w:rsid w:val="00D9683C"/>
    <w:rsid w:val="00D96A5C"/>
    <w:rsid w:val="00D96D2D"/>
    <w:rsid w:val="00D9749F"/>
    <w:rsid w:val="00D976D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41FE"/>
    <w:rsid w:val="00DA42B2"/>
    <w:rsid w:val="00DA438A"/>
    <w:rsid w:val="00DA6CA2"/>
    <w:rsid w:val="00DA7AE6"/>
    <w:rsid w:val="00DB0129"/>
    <w:rsid w:val="00DB0F48"/>
    <w:rsid w:val="00DB20B9"/>
    <w:rsid w:val="00DB2172"/>
    <w:rsid w:val="00DB2554"/>
    <w:rsid w:val="00DB2B37"/>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52C"/>
    <w:rsid w:val="00DB77B9"/>
    <w:rsid w:val="00DC0055"/>
    <w:rsid w:val="00DC1DA0"/>
    <w:rsid w:val="00DC1E23"/>
    <w:rsid w:val="00DC25C5"/>
    <w:rsid w:val="00DC26C0"/>
    <w:rsid w:val="00DC2F1F"/>
    <w:rsid w:val="00DC3A7E"/>
    <w:rsid w:val="00DC43F7"/>
    <w:rsid w:val="00DC4BF2"/>
    <w:rsid w:val="00DC5078"/>
    <w:rsid w:val="00DC5656"/>
    <w:rsid w:val="00DC5C9E"/>
    <w:rsid w:val="00DC5F8B"/>
    <w:rsid w:val="00DC609E"/>
    <w:rsid w:val="00DC71BD"/>
    <w:rsid w:val="00DC76D1"/>
    <w:rsid w:val="00DC77D2"/>
    <w:rsid w:val="00DC7D07"/>
    <w:rsid w:val="00DD0547"/>
    <w:rsid w:val="00DD12D0"/>
    <w:rsid w:val="00DD165B"/>
    <w:rsid w:val="00DD17A8"/>
    <w:rsid w:val="00DD17B8"/>
    <w:rsid w:val="00DD1A24"/>
    <w:rsid w:val="00DD1C62"/>
    <w:rsid w:val="00DD1ED9"/>
    <w:rsid w:val="00DD2269"/>
    <w:rsid w:val="00DD2AB2"/>
    <w:rsid w:val="00DD2E75"/>
    <w:rsid w:val="00DD32A9"/>
    <w:rsid w:val="00DD3863"/>
    <w:rsid w:val="00DD3B7D"/>
    <w:rsid w:val="00DD3E3E"/>
    <w:rsid w:val="00DD3F2C"/>
    <w:rsid w:val="00DD488E"/>
    <w:rsid w:val="00DD599C"/>
    <w:rsid w:val="00DD5E70"/>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CC8"/>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E91"/>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016"/>
    <w:rsid w:val="00E413A0"/>
    <w:rsid w:val="00E416EB"/>
    <w:rsid w:val="00E4252C"/>
    <w:rsid w:val="00E428A5"/>
    <w:rsid w:val="00E42F84"/>
    <w:rsid w:val="00E42FAB"/>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835"/>
    <w:rsid w:val="00E569F2"/>
    <w:rsid w:val="00E56C57"/>
    <w:rsid w:val="00E57722"/>
    <w:rsid w:val="00E57EDF"/>
    <w:rsid w:val="00E60075"/>
    <w:rsid w:val="00E607BC"/>
    <w:rsid w:val="00E60A90"/>
    <w:rsid w:val="00E60C5F"/>
    <w:rsid w:val="00E612E9"/>
    <w:rsid w:val="00E624D9"/>
    <w:rsid w:val="00E624E4"/>
    <w:rsid w:val="00E62E77"/>
    <w:rsid w:val="00E630EA"/>
    <w:rsid w:val="00E631C9"/>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2FD"/>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3063"/>
    <w:rsid w:val="00E834E2"/>
    <w:rsid w:val="00E836BC"/>
    <w:rsid w:val="00E838AD"/>
    <w:rsid w:val="00E83C3C"/>
    <w:rsid w:val="00E84C8A"/>
    <w:rsid w:val="00E84D54"/>
    <w:rsid w:val="00E85BC1"/>
    <w:rsid w:val="00E85EEE"/>
    <w:rsid w:val="00E8615F"/>
    <w:rsid w:val="00E86816"/>
    <w:rsid w:val="00E8690A"/>
    <w:rsid w:val="00E86966"/>
    <w:rsid w:val="00E86C6D"/>
    <w:rsid w:val="00E86D78"/>
    <w:rsid w:val="00E86FE3"/>
    <w:rsid w:val="00E87427"/>
    <w:rsid w:val="00E8749A"/>
    <w:rsid w:val="00E87594"/>
    <w:rsid w:val="00E90149"/>
    <w:rsid w:val="00E905B4"/>
    <w:rsid w:val="00E90D9A"/>
    <w:rsid w:val="00E914B2"/>
    <w:rsid w:val="00E917D3"/>
    <w:rsid w:val="00E91AF1"/>
    <w:rsid w:val="00E92014"/>
    <w:rsid w:val="00E92873"/>
    <w:rsid w:val="00E9412F"/>
    <w:rsid w:val="00E94242"/>
    <w:rsid w:val="00E946FB"/>
    <w:rsid w:val="00E94741"/>
    <w:rsid w:val="00E94BB1"/>
    <w:rsid w:val="00E94C10"/>
    <w:rsid w:val="00E958A9"/>
    <w:rsid w:val="00E959EF"/>
    <w:rsid w:val="00E95B15"/>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CF6"/>
    <w:rsid w:val="00EA6CF8"/>
    <w:rsid w:val="00EA756D"/>
    <w:rsid w:val="00EA7A69"/>
    <w:rsid w:val="00EB0702"/>
    <w:rsid w:val="00EB0AF3"/>
    <w:rsid w:val="00EB1C3E"/>
    <w:rsid w:val="00EB2063"/>
    <w:rsid w:val="00EB2823"/>
    <w:rsid w:val="00EB2D33"/>
    <w:rsid w:val="00EB431B"/>
    <w:rsid w:val="00EB4869"/>
    <w:rsid w:val="00EB5D77"/>
    <w:rsid w:val="00EB65FA"/>
    <w:rsid w:val="00EB674C"/>
    <w:rsid w:val="00EB6B56"/>
    <w:rsid w:val="00EB7584"/>
    <w:rsid w:val="00EB75B4"/>
    <w:rsid w:val="00EC007B"/>
    <w:rsid w:val="00EC04C7"/>
    <w:rsid w:val="00EC089E"/>
    <w:rsid w:val="00EC0E94"/>
    <w:rsid w:val="00EC11B8"/>
    <w:rsid w:val="00EC124D"/>
    <w:rsid w:val="00EC1536"/>
    <w:rsid w:val="00EC1B61"/>
    <w:rsid w:val="00EC20E8"/>
    <w:rsid w:val="00EC2A64"/>
    <w:rsid w:val="00EC2A6C"/>
    <w:rsid w:val="00EC315B"/>
    <w:rsid w:val="00EC33CC"/>
    <w:rsid w:val="00EC363B"/>
    <w:rsid w:val="00EC400D"/>
    <w:rsid w:val="00EC4055"/>
    <w:rsid w:val="00EC48D8"/>
    <w:rsid w:val="00EC53AA"/>
    <w:rsid w:val="00EC546D"/>
    <w:rsid w:val="00EC556D"/>
    <w:rsid w:val="00EC5723"/>
    <w:rsid w:val="00EC5755"/>
    <w:rsid w:val="00EC57FE"/>
    <w:rsid w:val="00EC5BD7"/>
    <w:rsid w:val="00EC5E88"/>
    <w:rsid w:val="00EC6D8E"/>
    <w:rsid w:val="00EC7543"/>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AF3"/>
    <w:rsid w:val="00ED56D5"/>
    <w:rsid w:val="00ED5EFD"/>
    <w:rsid w:val="00ED6328"/>
    <w:rsid w:val="00ED6F4D"/>
    <w:rsid w:val="00ED6F83"/>
    <w:rsid w:val="00ED7029"/>
    <w:rsid w:val="00ED72EA"/>
    <w:rsid w:val="00ED7D09"/>
    <w:rsid w:val="00ED7E28"/>
    <w:rsid w:val="00EE00DE"/>
    <w:rsid w:val="00EE12E6"/>
    <w:rsid w:val="00EE18D9"/>
    <w:rsid w:val="00EE1A54"/>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841"/>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FDA"/>
    <w:rsid w:val="00F070E4"/>
    <w:rsid w:val="00F0732F"/>
    <w:rsid w:val="00F0788F"/>
    <w:rsid w:val="00F07FF0"/>
    <w:rsid w:val="00F1049D"/>
    <w:rsid w:val="00F104C1"/>
    <w:rsid w:val="00F10AD6"/>
    <w:rsid w:val="00F12267"/>
    <w:rsid w:val="00F13CCB"/>
    <w:rsid w:val="00F13F5E"/>
    <w:rsid w:val="00F13FEC"/>
    <w:rsid w:val="00F1435B"/>
    <w:rsid w:val="00F14409"/>
    <w:rsid w:val="00F14753"/>
    <w:rsid w:val="00F1480D"/>
    <w:rsid w:val="00F14B3B"/>
    <w:rsid w:val="00F151C7"/>
    <w:rsid w:val="00F155CE"/>
    <w:rsid w:val="00F15CEC"/>
    <w:rsid w:val="00F16173"/>
    <w:rsid w:val="00F165B1"/>
    <w:rsid w:val="00F16919"/>
    <w:rsid w:val="00F169A2"/>
    <w:rsid w:val="00F174E9"/>
    <w:rsid w:val="00F17503"/>
    <w:rsid w:val="00F17921"/>
    <w:rsid w:val="00F17F59"/>
    <w:rsid w:val="00F2029E"/>
    <w:rsid w:val="00F20838"/>
    <w:rsid w:val="00F20FD7"/>
    <w:rsid w:val="00F211A0"/>
    <w:rsid w:val="00F2121D"/>
    <w:rsid w:val="00F21B36"/>
    <w:rsid w:val="00F2202F"/>
    <w:rsid w:val="00F22058"/>
    <w:rsid w:val="00F229A5"/>
    <w:rsid w:val="00F229E0"/>
    <w:rsid w:val="00F24D64"/>
    <w:rsid w:val="00F255AB"/>
    <w:rsid w:val="00F25A05"/>
    <w:rsid w:val="00F25B14"/>
    <w:rsid w:val="00F25D70"/>
    <w:rsid w:val="00F25F16"/>
    <w:rsid w:val="00F25F8C"/>
    <w:rsid w:val="00F26263"/>
    <w:rsid w:val="00F2651C"/>
    <w:rsid w:val="00F269D8"/>
    <w:rsid w:val="00F27B82"/>
    <w:rsid w:val="00F27FCB"/>
    <w:rsid w:val="00F304F0"/>
    <w:rsid w:val="00F30531"/>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2D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3E50"/>
    <w:rsid w:val="00F641F0"/>
    <w:rsid w:val="00F64256"/>
    <w:rsid w:val="00F647E8"/>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18CD"/>
    <w:rsid w:val="00F81A41"/>
    <w:rsid w:val="00F81B17"/>
    <w:rsid w:val="00F82211"/>
    <w:rsid w:val="00F826EC"/>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722"/>
    <w:rsid w:val="00FB1C4D"/>
    <w:rsid w:val="00FB2175"/>
    <w:rsid w:val="00FB25D7"/>
    <w:rsid w:val="00FB2DB6"/>
    <w:rsid w:val="00FB3510"/>
    <w:rsid w:val="00FB3B6B"/>
    <w:rsid w:val="00FB41CB"/>
    <w:rsid w:val="00FB4409"/>
    <w:rsid w:val="00FB480E"/>
    <w:rsid w:val="00FB4A82"/>
    <w:rsid w:val="00FB4C10"/>
    <w:rsid w:val="00FB51A1"/>
    <w:rsid w:val="00FB5BBF"/>
    <w:rsid w:val="00FB5CFA"/>
    <w:rsid w:val="00FB5D88"/>
    <w:rsid w:val="00FB6372"/>
    <w:rsid w:val="00FB6A5E"/>
    <w:rsid w:val="00FB6DE7"/>
    <w:rsid w:val="00FB6FC3"/>
    <w:rsid w:val="00FB7254"/>
    <w:rsid w:val="00FC0478"/>
    <w:rsid w:val="00FC061A"/>
    <w:rsid w:val="00FC0774"/>
    <w:rsid w:val="00FC12D2"/>
    <w:rsid w:val="00FC199E"/>
    <w:rsid w:val="00FC2C40"/>
    <w:rsid w:val="00FC348F"/>
    <w:rsid w:val="00FC35DD"/>
    <w:rsid w:val="00FC4370"/>
    <w:rsid w:val="00FC4611"/>
    <w:rsid w:val="00FC46BE"/>
    <w:rsid w:val="00FC486A"/>
    <w:rsid w:val="00FC4934"/>
    <w:rsid w:val="00FC52D8"/>
    <w:rsid w:val="00FC5DF6"/>
    <w:rsid w:val="00FC66C1"/>
    <w:rsid w:val="00FC6AF8"/>
    <w:rsid w:val="00FC6D9D"/>
    <w:rsid w:val="00FC6DDF"/>
    <w:rsid w:val="00FC6FB5"/>
    <w:rsid w:val="00FC71B0"/>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185D"/>
    <w:rsid w:val="00FE254D"/>
    <w:rsid w:val="00FE2C2E"/>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1803"/>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 w:type="paragraph" w:customStyle="1" w:styleId="jd">
    <w:name w:val="jd"/>
    <w:basedOn w:val="Normal"/>
    <w:rsid w:val="004A75D5"/>
    <w:pPr>
      <w:spacing w:before="100" w:beforeAutospacing="1" w:after="100" w:afterAutospacing="1" w:line="240" w:lineRule="auto"/>
      <w:ind w:left="0" w:firstLine="0"/>
    </w:pPr>
    <w:rPr>
      <w:rFonts w:eastAsia="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659516">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endrikdreyer/MA5851-Data-Science-Master-Class-I/blob/master/docs/pre_analysis/Hendrik_Dreyer_MA5851_Assessment_3.pdf"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ycombinator.com/"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news.ycombinator.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9BE1D710-B51C-4C9D-A3B9-BE410D33D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1</TotalTime>
  <Pages>10</Pages>
  <Words>4153</Words>
  <Characters>2367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5612</cp:revision>
  <cp:lastPrinted>2019-11-12T21:03:00Z</cp:lastPrinted>
  <dcterms:created xsi:type="dcterms:W3CDTF">2018-08-02T01:25:00Z</dcterms:created>
  <dcterms:modified xsi:type="dcterms:W3CDTF">2019-11-29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Fjpr9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